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r w:rsidR="0081286F">
        <w:t>Introductive</w:t>
      </w:r>
    </w:p>
    <w:p w14:paraId="2646E145" w14:textId="77777777" w:rsidR="0049675F" w:rsidRDefault="00BF6230" w:rsidP="0049675F">
      <w:pPr>
        <w:pStyle w:val="tbhorstable"/>
      </w:pPr>
      <w:r>
        <w:lastRenderedPageBreak/>
        <w:t>Tables des matières</w:t>
      </w:r>
    </w:p>
    <w:p w14:paraId="5E9687B3"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D77AC3">
        <w:rPr>
          <w:noProof/>
        </w:rPr>
        <w:t>L’auteur</w:t>
      </w:r>
      <w:r w:rsidR="00D77AC3">
        <w:rPr>
          <w:noProof/>
        </w:rPr>
        <w:tab/>
      </w:r>
      <w:r w:rsidR="00D77AC3">
        <w:rPr>
          <w:noProof/>
        </w:rPr>
        <w:fldChar w:fldCharType="begin"/>
      </w:r>
      <w:r w:rsidR="00D77AC3">
        <w:rPr>
          <w:noProof/>
        </w:rPr>
        <w:instrText xml:space="preserve"> PAGEREF _Toc454634982 \h </w:instrText>
      </w:r>
      <w:r w:rsidR="00D77AC3">
        <w:rPr>
          <w:noProof/>
        </w:rPr>
      </w:r>
      <w:r w:rsidR="00D77AC3">
        <w:rPr>
          <w:noProof/>
        </w:rPr>
        <w:fldChar w:fldCharType="separate"/>
      </w:r>
      <w:r w:rsidR="00A67CA2">
        <w:rPr>
          <w:noProof/>
        </w:rPr>
        <w:t>1</w:t>
      </w:r>
      <w:r w:rsidR="00D77AC3">
        <w:rPr>
          <w:noProof/>
        </w:rPr>
        <w:fldChar w:fldCharType="end"/>
      </w:r>
    </w:p>
    <w:p w14:paraId="4FE0D3A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4634983 \h </w:instrText>
      </w:r>
      <w:r>
        <w:rPr>
          <w:noProof/>
        </w:rPr>
      </w:r>
      <w:r>
        <w:rPr>
          <w:noProof/>
        </w:rPr>
        <w:fldChar w:fldCharType="separate"/>
      </w:r>
      <w:r w:rsidR="00A67CA2">
        <w:rPr>
          <w:noProof/>
        </w:rPr>
        <w:t>2</w:t>
      </w:r>
      <w:r>
        <w:rPr>
          <w:noProof/>
        </w:rPr>
        <w:fldChar w:fldCharType="end"/>
      </w:r>
    </w:p>
    <w:p w14:paraId="7F250156"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634984 \h </w:instrText>
      </w:r>
      <w:r>
        <w:rPr>
          <w:noProof/>
        </w:rPr>
      </w:r>
      <w:r>
        <w:rPr>
          <w:noProof/>
        </w:rPr>
        <w:fldChar w:fldCharType="separate"/>
      </w:r>
      <w:r w:rsidR="00A67CA2">
        <w:rPr>
          <w:noProof/>
        </w:rPr>
        <w:t>4</w:t>
      </w:r>
      <w:r>
        <w:rPr>
          <w:noProof/>
        </w:rPr>
        <w:fldChar w:fldCharType="end"/>
      </w:r>
    </w:p>
    <w:p w14:paraId="49B1459D"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634985 \h </w:instrText>
      </w:r>
      <w:r>
        <w:rPr>
          <w:noProof/>
        </w:rPr>
      </w:r>
      <w:r>
        <w:rPr>
          <w:noProof/>
        </w:rPr>
        <w:fldChar w:fldCharType="separate"/>
      </w:r>
      <w:r w:rsidR="00A67CA2">
        <w:rPr>
          <w:noProof/>
        </w:rPr>
        <w:t>6</w:t>
      </w:r>
      <w:r>
        <w:rPr>
          <w:noProof/>
        </w:rPr>
        <w:fldChar w:fldCharType="end"/>
      </w:r>
    </w:p>
    <w:p w14:paraId="30C87E2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634986 \h </w:instrText>
      </w:r>
      <w:r>
        <w:rPr>
          <w:noProof/>
        </w:rPr>
      </w:r>
      <w:r>
        <w:rPr>
          <w:noProof/>
        </w:rPr>
        <w:fldChar w:fldCharType="separate"/>
      </w:r>
      <w:r w:rsidR="00A67CA2">
        <w:rPr>
          <w:noProof/>
        </w:rPr>
        <w:t>7</w:t>
      </w:r>
      <w:r>
        <w:rPr>
          <w:noProof/>
        </w:rPr>
        <w:fldChar w:fldCharType="end"/>
      </w:r>
    </w:p>
    <w:p w14:paraId="169CDAD7"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4634987 \h </w:instrText>
      </w:r>
      <w:r>
        <w:rPr>
          <w:noProof/>
        </w:rPr>
      </w:r>
      <w:r>
        <w:rPr>
          <w:noProof/>
        </w:rPr>
        <w:fldChar w:fldCharType="separate"/>
      </w:r>
      <w:r w:rsidR="00A67CA2">
        <w:rPr>
          <w:noProof/>
        </w:rPr>
        <w:t>7</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1D02CDD7" w14:textId="6077240F" w:rsidR="00FA2637" w:rsidRDefault="00FA2637" w:rsidP="0081286F">
      <w:pPr>
        <w:pStyle w:val="tbtitre1"/>
      </w:pPr>
      <w:bookmarkStart w:id="1" w:name="_Toc454634982"/>
      <w:bookmarkStart w:id="2" w:name="PIntroduction"/>
      <w:r>
        <w:lastRenderedPageBreak/>
        <w:t>L’auteur</w:t>
      </w:r>
      <w:bookmarkEnd w:id="1"/>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3" w:name="_Toc454634983"/>
      <w:r>
        <w:lastRenderedPageBreak/>
        <w:t>Introduction</w:t>
      </w:r>
      <w:bookmarkEnd w:id="3"/>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4634984"/>
      <w:r>
        <w:lastRenderedPageBreak/>
        <w:t>Contexte</w:t>
      </w:r>
      <w:bookmarkEnd w:id="4"/>
      <w:bookmarkEnd w:id="5"/>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ERPsim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6" w:name="_Toc454297740"/>
      <w:bookmarkStart w:id="7" w:name="_Toc454634985"/>
      <w:r>
        <w:lastRenderedPageBreak/>
        <w:t>Problématique</w:t>
      </w:r>
      <w:bookmarkEnd w:id="6"/>
      <w:bookmarkEnd w:id="7"/>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8" w:name="_Toc454297739"/>
      <w:bookmarkStart w:id="9" w:name="_Toc454634986"/>
      <w:r>
        <w:lastRenderedPageBreak/>
        <w:t>Démarche</w:t>
      </w:r>
      <w:bookmarkEnd w:id="8"/>
      <w:bookmarkEnd w:id="9"/>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4634987"/>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r w:rsidR="00967FA1">
        <w:t xml:space="preserve">Alessio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2"/>
      <w:r w:rsidRPr="00483FF3">
        <w:lastRenderedPageBreak/>
        <w:t>Partie</w:t>
      </w:r>
      <w:r w:rsidR="003255DA" w:rsidRPr="00483FF3">
        <w:br/>
        <w:t>T</w:t>
      </w:r>
      <w:r w:rsidRPr="00483FF3">
        <w:t>héori</w:t>
      </w:r>
      <w:bookmarkEnd w:id="11"/>
      <w:r w:rsidR="0013302F">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A67CA2">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A67CA2">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A67CA2">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A67CA2">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A67CA2">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A67CA2">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A67CA2">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A67CA2">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A67CA2">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A67CA2">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A67CA2">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A67CA2">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A67CA2">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A67CA2">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A67CA2">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A67CA2">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A67CA2">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A67CA2">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A67CA2">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A67CA2">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A67CA2">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A67CA2">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A67CA2">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A67CA2">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A67CA2">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A67CA2">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A67CA2">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A67CA2">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A67CA2">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A67CA2">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A67CA2">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A67CA2">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A67CA2">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A67CA2">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A67CA2">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A67CA2">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A67CA2">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A67CA2">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A67CA2">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A67CA2">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A67CA2">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A67CA2">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A67CA2">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A67CA2">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A67CA2">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A67CA2">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A67CA2">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A67CA2">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A67CA2">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A67CA2">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A67CA2">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A67CA2">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A67CA2">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A67CA2">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A67CA2">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A67CA2">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A67CA2">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A67CA2">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A67CA2">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A67CA2">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A67CA2">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A67CA2">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3" w:name="_Toc454884518"/>
      <w:r>
        <w:lastRenderedPageBreak/>
        <w:t>Introduction</w:t>
      </w:r>
      <w:bookmarkEnd w:id="13"/>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4" w:name="_Toc454884519"/>
      <w:r>
        <w:t>Les formations ludiques</w:t>
      </w:r>
      <w:bookmarkEnd w:id="14"/>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5" w:name="_Toc454297746"/>
      <w:bookmarkStart w:id="16" w:name="_Toc454884520"/>
      <w:r>
        <w:lastRenderedPageBreak/>
        <w:t>Les jeux sérieux</w:t>
      </w:r>
      <w:bookmarkEnd w:id="15"/>
      <w:bookmarkEnd w:id="16"/>
    </w:p>
    <w:p w14:paraId="24A01F34" w14:textId="37B2024A" w:rsidR="00202747" w:rsidRDefault="00202747" w:rsidP="00202747">
      <w:pPr>
        <w:pStyle w:val="tbnormal"/>
      </w:pPr>
      <w:bookmarkStart w:id="17"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8" w:name="_Toc454884521"/>
      <w:r>
        <w:t>Facteurs clés de succès</w:t>
      </w:r>
      <w:bookmarkEnd w:id="17"/>
      <w:bookmarkEnd w:id="18"/>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Vellu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19" w:name="_Toc454884522"/>
      <w:r>
        <w:t>Analyse des besoins et des attentes</w:t>
      </w:r>
      <w:bookmarkEnd w:id="19"/>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0" w:name="_Toc454884523"/>
      <w:r>
        <w:lastRenderedPageBreak/>
        <w:t>Définition des objectifs pédagogiques</w:t>
      </w:r>
      <w:bookmarkEnd w:id="20"/>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1" w:name="_Toc454884524"/>
      <w:r>
        <w:t>Favorisation d’une coopération entre pédagogue et développeurs</w:t>
      </w:r>
      <w:bookmarkEnd w:id="21"/>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2" w:name="_Toc454884525"/>
      <w:r>
        <w:t>Création d’un scénario immersif</w:t>
      </w:r>
      <w:bookmarkEnd w:id="22"/>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3" w:name="_Toc454884526"/>
      <w:r>
        <w:t>Prévoir une communication efficace</w:t>
      </w:r>
      <w:bookmarkEnd w:id="23"/>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4" w:name="_Toc454884527"/>
      <w:r>
        <w:t>Prévoir un moyen d’évaluation</w:t>
      </w:r>
      <w:bookmarkEnd w:id="24"/>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5" w:name="_Toc454884528"/>
      <w:r>
        <w:lastRenderedPageBreak/>
        <w:t>Pour quel public</w:t>
      </w:r>
      <w:bookmarkEnd w:id="25"/>
    </w:p>
    <w:p w14:paraId="7B21B66E" w14:textId="64D531B8"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6" w:name="_Toc454884529"/>
      <w:r>
        <w:lastRenderedPageBreak/>
        <w:t>Jeux sérieux et PGI</w:t>
      </w:r>
      <w:bookmarkEnd w:id="26"/>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7" w:name="_Toc454297750"/>
      <w:bookmarkStart w:id="28" w:name="_Toc454884530"/>
      <w:r>
        <w:lastRenderedPageBreak/>
        <w:t>Un étalon de mesure</w:t>
      </w:r>
      <w:bookmarkEnd w:id="27"/>
      <w:bookmarkEnd w:id="28"/>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29" w:name="_Toc454297751"/>
      <w:bookmarkStart w:id="30" w:name="_Toc454884531"/>
      <w:r>
        <w:t>Approche</w:t>
      </w:r>
      <w:bookmarkEnd w:id="29"/>
      <w:bookmarkEnd w:id="30"/>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r w:rsidR="00F837B9">
        <w:t xml:space="preserve">Problem-based learning </w:t>
      </w:r>
      <w:r>
        <w:t xml:space="preserve">PBL is an </w:t>
      </w:r>
      <w:r w:rsidRPr="006D5C03">
        <w:t>instructional strategy that focuses on guiding the learning process in a situated context through a series of realistic and potentially complex open-ended problems.</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based learning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1" w:name="_Toc454297752"/>
      <w:bookmarkStart w:id="32" w:name="_Toc454884532"/>
      <w:r>
        <w:t>S</w:t>
      </w:r>
      <w:r w:rsidR="00853D97">
        <w:t>cénarios</w:t>
      </w:r>
      <w:bookmarkEnd w:id="31"/>
      <w:bookmarkEnd w:id="32"/>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r w:rsidRPr="0014059C">
        <w:rPr>
          <w:b/>
        </w:rPr>
        <w:t>Fashion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3" w:name="_Toc454884533"/>
      <w:r>
        <w:t>Support pédagogique</w:t>
      </w:r>
      <w:bookmarkEnd w:id="33"/>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4" w:name="_Toc454884534"/>
      <w:bookmarkStart w:id="35" w:name="_Toc454297754"/>
      <w:r>
        <w:lastRenderedPageBreak/>
        <w:t>Le scénario</w:t>
      </w:r>
      <w:bookmarkEnd w:id="34"/>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6" w:name="_Toc454884535"/>
      <w:r>
        <w:t>Réalité d’entreprise</w:t>
      </w:r>
      <w:bookmarkEnd w:id="36"/>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7" w:name="_Toc454884536"/>
      <w:r>
        <w:t>Plus-value</w:t>
      </w:r>
      <w:bookmarkEnd w:id="37"/>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8" w:name="_Toc454884537"/>
      <w:r>
        <w:t>Opérations</w:t>
      </w:r>
      <w:bookmarkEnd w:id="38"/>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39" w:name="_Toc454884538"/>
      <w:r>
        <w:t>Parties prenantes</w:t>
      </w:r>
      <w:bookmarkEnd w:id="39"/>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0" w:name="_Toc454884539"/>
      <w:r>
        <w:t>Réalité des environnements économiques</w:t>
      </w:r>
      <w:bookmarkEnd w:id="40"/>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1" w:name="_Toc454884540"/>
      <w:r>
        <w:t>Principe micro-économique</w:t>
      </w:r>
      <w:bookmarkEnd w:id="41"/>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2" w:name="_Toc454884541"/>
      <w:r>
        <w:t>L’offre</w:t>
      </w:r>
      <w:bookmarkEnd w:id="42"/>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3" w:name="_Toc454884542"/>
      <w:r>
        <w:t>La demande</w:t>
      </w:r>
      <w:bookmarkEnd w:id="43"/>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4" w:name="_Toc454884543"/>
      <w:r>
        <w:t>L’élasticité prix-demande</w:t>
      </w:r>
      <w:bookmarkEnd w:id="44"/>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4884544"/>
      <w:r>
        <w:lastRenderedPageBreak/>
        <w:t>P</w:t>
      </w:r>
      <w:r w:rsidR="00F2693B">
        <w:t>rogiciels de gestion intégrés</w:t>
      </w:r>
      <w:bookmarkEnd w:id="35"/>
      <w:bookmarkEnd w:id="45"/>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4884545"/>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8" w:name="_Toc454297756"/>
      <w:bookmarkStart w:id="49" w:name="_Toc454884546"/>
      <w:r>
        <w:t>Motivations</w:t>
      </w:r>
      <w:r w:rsidR="00AA36A7">
        <w:t xml:space="preserve"> d’acquisition</w:t>
      </w:r>
      <w:bookmarkEnd w:id="48"/>
      <w:bookmarkEnd w:id="4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0" w:name="_Toc454297757"/>
      <w:bookmarkStart w:id="51" w:name="_Toc454884547"/>
      <w:r>
        <w:t>Processus standardisés</w:t>
      </w:r>
      <w:bookmarkEnd w:id="50"/>
      <w:bookmarkEnd w:id="51"/>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2" w:name="_Toc454884548"/>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4884549"/>
      <w:r>
        <w:t>On-premises</w:t>
      </w:r>
      <w:bookmarkEnd w:id="53"/>
      <w:bookmarkEnd w:id="54"/>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5" w:name="_Toc454297760"/>
      <w:bookmarkStart w:id="56" w:name="_Toc454884550"/>
      <w:r>
        <w:t>Application Service Provider</w:t>
      </w:r>
      <w:bookmarkEnd w:id="55"/>
      <w:bookmarkEnd w:id="56"/>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7" w:name="_Toc454297761"/>
      <w:bookmarkStart w:id="58" w:name="_Toc454884551"/>
      <w:r>
        <w:t>Software as a Service</w:t>
      </w:r>
      <w:bookmarkEnd w:id="57"/>
      <w:bookmarkEnd w:id="58"/>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9" w:name="_Toc454297767"/>
      <w:bookmarkStart w:id="60" w:name="_Toc454884552"/>
      <w:r>
        <w:lastRenderedPageBreak/>
        <w:t>Comparatif des PGI pour PME</w:t>
      </w:r>
      <w:bookmarkEnd w:id="59"/>
      <w:bookmarkEnd w:id="60"/>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1" w:name="_Toc454884553"/>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4884554"/>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4884555"/>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4884556"/>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4884557"/>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4884558"/>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69" w:name="_Toc454297765"/>
      <w:bookmarkStart w:id="70" w:name="_Toc454884559"/>
      <w:r>
        <w:lastRenderedPageBreak/>
        <w:t>Odoo</w:t>
      </w:r>
      <w:r w:rsidR="00C64621">
        <w:t>®</w:t>
      </w:r>
      <w:bookmarkEnd w:id="69"/>
      <w:bookmarkEnd w:id="70"/>
    </w:p>
    <w:p w14:paraId="1A5B0A9F" w14:textId="3B38AA30"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71" w:name="_Toc454297766"/>
      <w:bookmarkStart w:id="72" w:name="_Toc454884560"/>
      <w:r>
        <w:t>Couverture fonctionnel</w:t>
      </w:r>
      <w:bookmarkEnd w:id="71"/>
      <w:r w:rsidR="00351FC9">
        <w:t>le</w:t>
      </w:r>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3" w:name="_Toc454884561"/>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Odoo Community</w:t>
      </w:r>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4" w:name="_Toc454884562"/>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5" w:name="_Toc454884563"/>
      <w:r>
        <w:t>Le programme éducatif</w:t>
      </w:r>
      <w:bookmarkEnd w:id="75"/>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6" w:name="_Toc454884564"/>
      <w:r>
        <w:lastRenderedPageBreak/>
        <w:t>Entreprise</w:t>
      </w:r>
      <w:bookmarkEnd w:id="76"/>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premises</w:t>
      </w:r>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7" w:name="_Toc454884565"/>
      <w:r>
        <w:t>Community</w:t>
      </w:r>
      <w:bookmarkEnd w:id="77"/>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8" w:name="_Toc454884566"/>
      <w:r>
        <w:t>L</w:t>
      </w:r>
      <w:r w:rsidRPr="00816397">
        <w:t>icenc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4884567"/>
      <w:r>
        <w:t>Pour les développeurs</w:t>
      </w:r>
      <w:bookmarkEnd w:id="79"/>
      <w:bookmarkEnd w:id="80"/>
    </w:p>
    <w:p w14:paraId="386DD66E" w14:textId="4293D482" w:rsidR="00351FC9" w:rsidRDefault="006E15F5" w:rsidP="00ED6E18">
      <w:pPr>
        <w:pStyle w:val="tbnormal"/>
      </w:pPr>
      <w:r>
        <w:t xml:space="preserve">Odoo S.A propos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1" w:name="_Toc454884568"/>
      <w:r>
        <w:lastRenderedPageBreak/>
        <w:t>Tutoriaux</w:t>
      </w:r>
      <w:bookmarkEnd w:id="81"/>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2" w:name="_Toc454884569"/>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3" w:name="_Toc454884570"/>
      <w:r>
        <w:lastRenderedPageBreak/>
        <w:t>Références</w:t>
      </w:r>
      <w:bookmarkEnd w:id="83"/>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4" w:name="_Toc454884571"/>
      <w:r>
        <w:lastRenderedPageBreak/>
        <w:t>Interface de programmation</w:t>
      </w:r>
      <w:bookmarkEnd w:id="84"/>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5" w:name="_Toc454884572"/>
      <w:r>
        <w:t>Connexion et authentification</w:t>
      </w:r>
      <w:bookmarkEnd w:id="85"/>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r w:rsidR="00004E5C" w:rsidRPr="00004E5C">
        <w:rPr>
          <w:b/>
        </w:rPr>
        <w:t>xmlrpc/2/common</w:t>
      </w:r>
      <w:r w:rsidR="00004E5C">
        <w:t xml:space="preserve"> et appelle la fonction RPC </w:t>
      </w:r>
      <w:r w:rsidR="00004E5C" w:rsidRPr="00004E5C">
        <w:rPr>
          <w:b/>
        </w:rPr>
        <w:t>execute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r w:rsidRPr="00735806">
        <w:rPr>
          <w:b/>
        </w:rPr>
        <w:t>Integer</w:t>
      </w:r>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r w:rsidRPr="00E974C2">
        <w:rPr>
          <w:b/>
        </w:rPr>
        <w:t>xmlrpc/2/object</w:t>
      </w:r>
      <w:r>
        <w:t xml:space="preserve"> et de la fonction RPC nommée </w:t>
      </w:r>
      <w:r w:rsidRPr="00E974C2">
        <w:rPr>
          <w:b/>
        </w:rPr>
        <w:t>execute_kw</w:t>
      </w:r>
      <w:r>
        <w:t>. Chaque invocation nécessite les paramètres suivants :</w:t>
      </w:r>
    </w:p>
    <w:p w14:paraId="518946A8" w14:textId="14DE1D2C" w:rsidR="00E974C2" w:rsidRDefault="00E974C2" w:rsidP="0078717A">
      <w:pPr>
        <w:pStyle w:val="tbnormal"/>
        <w:numPr>
          <w:ilvl w:val="0"/>
          <w:numId w:val="41"/>
        </w:numPr>
      </w:pPr>
      <w:r>
        <w:t>La base de données.</w:t>
      </w:r>
    </w:p>
    <w:p w14:paraId="1A6870AD" w14:textId="2811ED13" w:rsidR="00E974C2" w:rsidRDefault="00E974C2" w:rsidP="0078717A">
      <w:pPr>
        <w:pStyle w:val="tbnormal"/>
        <w:numPr>
          <w:ilvl w:val="0"/>
          <w:numId w:val="41"/>
        </w:numPr>
      </w:pPr>
      <w:r>
        <w:t>L’identifiant de l’utilisateur, lequel est récupéré grâce à l’authentification.</w:t>
      </w:r>
    </w:p>
    <w:p w14:paraId="443CF83F" w14:textId="52C0CA0E" w:rsidR="00E974C2" w:rsidRDefault="00E974C2" w:rsidP="0078717A">
      <w:pPr>
        <w:pStyle w:val="tbnormal"/>
        <w:numPr>
          <w:ilvl w:val="0"/>
          <w:numId w:val="41"/>
        </w:numPr>
      </w:pPr>
      <w:r>
        <w:t>Le mot de passe de l’utilisateur employé.</w:t>
      </w:r>
    </w:p>
    <w:p w14:paraId="3BC43841" w14:textId="49145C9B" w:rsidR="00E974C2" w:rsidRDefault="00E974C2" w:rsidP="0078717A">
      <w:pPr>
        <w:pStyle w:val="tbnormal"/>
        <w:numPr>
          <w:ilvl w:val="0"/>
          <w:numId w:val="41"/>
        </w:numPr>
      </w:pPr>
      <w:r>
        <w:t>Le nom du modèle sur lequel l’opération doit s’exécutée.</w:t>
      </w:r>
    </w:p>
    <w:p w14:paraId="09176037" w14:textId="017CB1DE" w:rsidR="00E974C2" w:rsidRDefault="00E974C2" w:rsidP="0078717A">
      <w:pPr>
        <w:pStyle w:val="tbnormal"/>
        <w:numPr>
          <w:ilvl w:val="0"/>
          <w:numId w:val="41"/>
        </w:numPr>
      </w:pPr>
      <w:r>
        <w:t>Le nom de la méthode. En principe une des opérations CRUD.</w:t>
      </w:r>
    </w:p>
    <w:p w14:paraId="12D14625" w14:textId="27C03C82" w:rsidR="00E974C2" w:rsidRDefault="00E974C2" w:rsidP="0078717A">
      <w:pPr>
        <w:pStyle w:val="tbnormal"/>
        <w:numPr>
          <w:ilvl w:val="0"/>
          <w:numId w:val="41"/>
        </w:numPr>
      </w:pPr>
      <w:r>
        <w:t xml:space="preserve">Un </w:t>
      </w:r>
      <w:r w:rsidRPr="00E974C2">
        <w:rPr>
          <w:b/>
        </w:rPr>
        <w:t>ArrayList</w:t>
      </w:r>
      <w:r>
        <w:t xml:space="preserve"> de paramètres passés par position.</w:t>
      </w:r>
    </w:p>
    <w:p w14:paraId="2D317C7A" w14:textId="728CB1C4" w:rsidR="00E974C2" w:rsidRDefault="00E974C2" w:rsidP="0078717A">
      <w:pPr>
        <w:pStyle w:val="tbnormal"/>
        <w:numPr>
          <w:ilvl w:val="0"/>
          <w:numId w:val="41"/>
        </w:numPr>
      </w:pPr>
      <w:r>
        <w:t>Optionnellement, un objet de type clé-valeur (</w:t>
      </w:r>
      <w:r w:rsidRPr="00E974C2">
        <w:rPr>
          <w:b/>
        </w:rPr>
        <w:t>HashMap</w:t>
      </w:r>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6" w:name="_Toc454884573"/>
      <w:r>
        <w:lastRenderedPageBreak/>
        <w:t>Création</w:t>
      </w:r>
      <w:bookmarkEnd w:id="86"/>
    </w:p>
    <w:p w14:paraId="7151A01C" w14:textId="14AA409F" w:rsidR="006F4B91" w:rsidRDefault="00004E5C" w:rsidP="006F4B91">
      <w:pPr>
        <w:pStyle w:val="tbnormal"/>
      </w:pPr>
      <w:r>
        <w:t xml:space="preserve">La création d’enregistrement s’effectue en appelant la méthode </w:t>
      </w:r>
      <w:r w:rsidR="002A7FE4" w:rsidRPr="002A7FE4">
        <w:rPr>
          <w:b/>
        </w:rPr>
        <w:t>create</w:t>
      </w:r>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créer une enregistrement dans le modèle res.partner.</w:t>
      </w:r>
    </w:p>
    <w:p w14:paraId="28B50496" w14:textId="07DC01BF" w:rsidR="00004E5C" w:rsidRPr="006F4B91" w:rsidRDefault="00004E5C" w:rsidP="006F4B91">
      <w:pPr>
        <w:pStyle w:val="tbnormal"/>
      </w:pPr>
      <w:r>
        <w:t xml:space="preserve">Cette méthode retourne l’identifiant au format </w:t>
      </w:r>
      <w:r w:rsidRPr="00004E5C">
        <w:rPr>
          <w:b/>
        </w:rPr>
        <w:t>Integer</w:t>
      </w:r>
      <w:r>
        <w:t xml:space="preserve"> de l’enregistrement qu’elle vient d’insérer.</w:t>
      </w:r>
    </w:p>
    <w:p w14:paraId="7A3836CB" w14:textId="2F02B189" w:rsidR="006F4B91" w:rsidRDefault="006F4B91" w:rsidP="006F4B91">
      <w:pPr>
        <w:pStyle w:val="tbtitre4"/>
      </w:pPr>
      <w:bookmarkStart w:id="87" w:name="_Toc454884574"/>
      <w:r>
        <w:t>Lecture</w:t>
      </w:r>
      <w:bookmarkEnd w:id="87"/>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r w:rsidRPr="002A7FE4">
        <w:rPr>
          <w:b/>
        </w:rPr>
        <w:t>search_read</w:t>
      </w:r>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ArrayList.</w:t>
      </w:r>
    </w:p>
    <w:p w14:paraId="2A699194" w14:textId="5BA8D40E" w:rsidR="006F4B91" w:rsidRDefault="006F4B91" w:rsidP="006F4B91">
      <w:pPr>
        <w:pStyle w:val="tbtitre4"/>
      </w:pPr>
      <w:bookmarkStart w:id="88" w:name="_Toc454884575"/>
      <w:r>
        <w:lastRenderedPageBreak/>
        <w:t>Mise à jour</w:t>
      </w:r>
      <w:bookmarkEnd w:id="88"/>
    </w:p>
    <w:p w14:paraId="68156592" w14:textId="72A64AD8" w:rsidR="002A7FE4" w:rsidRDefault="002A7FE4" w:rsidP="002A7FE4">
      <w:pPr>
        <w:pStyle w:val="tbnormal"/>
      </w:pPr>
      <w:r>
        <w:t>Pour mettre à jour un enregistrement, la méthode</w:t>
      </w:r>
      <w:r w:rsidR="009826FA">
        <w:t xml:space="preserve"> </w:t>
      </w:r>
      <w:r w:rsidR="009826FA" w:rsidRPr="009826FA">
        <w:rPr>
          <w:b/>
        </w:rPr>
        <w:t>write</w:t>
      </w:r>
      <w:r>
        <w:t xml:space="preserve"> nécessite de connaître l’identifiant du tuple ciblé.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mettre à jour l’attribut name de l’enregistrement portant l’identifiant id plus code permettant de visualiser la mise à jour.</w:t>
      </w:r>
    </w:p>
    <w:p w14:paraId="15619549" w14:textId="76DC0250" w:rsidR="006F4B91" w:rsidRDefault="006F4B91" w:rsidP="006F4B91">
      <w:pPr>
        <w:pStyle w:val="tbtitre4"/>
      </w:pPr>
      <w:bookmarkStart w:id="89" w:name="_Toc454884576"/>
      <w:r>
        <w:t>Suppression</w:t>
      </w:r>
      <w:bookmarkEnd w:id="89"/>
    </w:p>
    <w:p w14:paraId="08B13116" w14:textId="5E833EB7" w:rsidR="009826FA" w:rsidRDefault="009826FA" w:rsidP="009826FA">
      <w:pPr>
        <w:pStyle w:val="tbnormal"/>
      </w:pPr>
      <w:r>
        <w:t xml:space="preserve">Pour supprimer un enregistrement, la méthode </w:t>
      </w:r>
      <w:r w:rsidRPr="009826FA">
        <w:rPr>
          <w:b/>
        </w:rPr>
        <w:t>unlink</w:t>
      </w:r>
      <w:r>
        <w:t xml:space="preserve"> à besoin de l’identifiant nécessaire à l’identification du tupl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90" w:name="_Toc454297783"/>
      <w:bookmarkStart w:id="91" w:name="_Toc454884577"/>
      <w:r>
        <w:lastRenderedPageBreak/>
        <w:t>Business Process Modeling Notation (BPMN)</w:t>
      </w:r>
      <w:bookmarkEnd w:id="90"/>
      <w:bookmarkEnd w:id="91"/>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2" w:name="_Toc454297784"/>
      <w:bookmarkStart w:id="93" w:name="_Toc454884578"/>
      <w:r>
        <w:t>La palette d’éléments BPMN 2.0</w:t>
      </w:r>
      <w:bookmarkEnd w:id="92"/>
      <w:bookmarkEnd w:id="93"/>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4BECDCB5"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 xml:space="preserve">figure X : </w:t>
      </w:r>
      <w:r w:rsidR="0006142C">
        <w:rPr>
          <w:b/>
          <w:color w:val="404040" w:themeColor="text1" w:themeTint="BF"/>
          <w:sz w:val="18"/>
        </w:rPr>
        <w:t>Palette des éléments BPMN 2.0</w:t>
      </w:r>
      <w:r w:rsidR="0006142C">
        <w:rPr>
          <w:rStyle w:val="Appelnotedebasdep"/>
          <w:b/>
          <w:color w:val="404040" w:themeColor="text1" w:themeTint="BF"/>
          <w:sz w:val="18"/>
        </w:rPr>
        <w:footnoteReference w:id="28"/>
      </w:r>
      <w:r w:rsidR="0006142C">
        <w:rPr>
          <w:b/>
          <w:color w:val="404040" w:themeColor="text1" w:themeTint="BF"/>
          <w:sz w:val="18"/>
        </w:rPr>
        <w:t>.</w:t>
      </w:r>
    </w:p>
    <w:p w14:paraId="59EF08DE" w14:textId="77777777" w:rsidR="00A02586" w:rsidRDefault="00A02586" w:rsidP="00A02586">
      <w:pPr>
        <w:pStyle w:val="tbtitre1"/>
      </w:pPr>
      <w:bookmarkStart w:id="94" w:name="_Toc454884579"/>
      <w:r>
        <w:lastRenderedPageBreak/>
        <w:t>Synthèse théorique</w:t>
      </w:r>
      <w:bookmarkEnd w:id="94"/>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2"/>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5" w:name="_Toc454297790"/>
      <w:r>
        <w:rPr>
          <w:lang w:val="fr-CH"/>
        </w:rPr>
        <w:lastRenderedPageBreak/>
        <w:t>Partie</w:t>
      </w:r>
      <w:r>
        <w:rPr>
          <w:lang w:val="fr-CH"/>
        </w:rPr>
        <w:br/>
        <w:t>P</w:t>
      </w:r>
      <w:r w:rsidR="004E0DBB">
        <w:rPr>
          <w:lang w:val="fr-CH"/>
        </w:rPr>
        <w:t>ratique</w:t>
      </w:r>
      <w:bookmarkEnd w:id="95"/>
    </w:p>
    <w:p w14:paraId="376895CC" w14:textId="05946298" w:rsidR="00A427E3" w:rsidRDefault="00A427E3" w:rsidP="00A427E3">
      <w:pPr>
        <w:pStyle w:val="tbhorstable"/>
      </w:pPr>
      <w:bookmarkStart w:id="96" w:name="PPratique"/>
      <w:r>
        <w:lastRenderedPageBreak/>
        <w:t>Table des matières</w:t>
      </w:r>
    </w:p>
    <w:p w14:paraId="21AF3028" w14:textId="77777777" w:rsidR="0075670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bookmarkStart w:id="97" w:name="_GoBack"/>
      <w:bookmarkEnd w:id="97"/>
      <w:r w:rsidR="0075670B">
        <w:rPr>
          <w:noProof/>
        </w:rPr>
        <w:t>Préambule (à revoir à la fin !)</w:t>
      </w:r>
      <w:r w:rsidR="0075670B">
        <w:rPr>
          <w:noProof/>
        </w:rPr>
        <w:tab/>
      </w:r>
      <w:r w:rsidR="0075670B">
        <w:rPr>
          <w:noProof/>
        </w:rPr>
        <w:fldChar w:fldCharType="begin"/>
      </w:r>
      <w:r w:rsidR="0075670B">
        <w:rPr>
          <w:noProof/>
        </w:rPr>
        <w:instrText xml:space="preserve"> PAGEREF _Toc455044756 \h </w:instrText>
      </w:r>
      <w:r w:rsidR="0075670B">
        <w:rPr>
          <w:noProof/>
        </w:rPr>
      </w:r>
      <w:r w:rsidR="0075670B">
        <w:rPr>
          <w:noProof/>
        </w:rPr>
        <w:fldChar w:fldCharType="separate"/>
      </w:r>
      <w:r w:rsidR="0075670B">
        <w:rPr>
          <w:noProof/>
        </w:rPr>
        <w:t>1</w:t>
      </w:r>
      <w:r w:rsidR="0075670B">
        <w:rPr>
          <w:noProof/>
        </w:rPr>
        <w:fldChar w:fldCharType="end"/>
      </w:r>
    </w:p>
    <w:p w14:paraId="58D72800"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4757 \h </w:instrText>
      </w:r>
      <w:r>
        <w:rPr>
          <w:noProof/>
        </w:rPr>
      </w:r>
      <w:r>
        <w:rPr>
          <w:noProof/>
        </w:rPr>
        <w:fldChar w:fldCharType="separate"/>
      </w:r>
      <w:r>
        <w:rPr>
          <w:noProof/>
        </w:rPr>
        <w:t>2</w:t>
      </w:r>
      <w:r>
        <w:rPr>
          <w:noProof/>
        </w:rPr>
        <w:fldChar w:fldCharType="end"/>
      </w:r>
    </w:p>
    <w:p w14:paraId="51266E0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044758 \h </w:instrText>
      </w:r>
      <w:r>
        <w:rPr>
          <w:noProof/>
        </w:rPr>
      </w:r>
      <w:r>
        <w:rPr>
          <w:noProof/>
        </w:rPr>
        <w:fldChar w:fldCharType="separate"/>
      </w:r>
      <w:r>
        <w:rPr>
          <w:noProof/>
        </w:rPr>
        <w:t>2</w:t>
      </w:r>
      <w:r>
        <w:rPr>
          <w:noProof/>
        </w:rPr>
        <w:fldChar w:fldCharType="end"/>
      </w:r>
    </w:p>
    <w:p w14:paraId="4A58D1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044759 \h </w:instrText>
      </w:r>
      <w:r>
        <w:rPr>
          <w:noProof/>
        </w:rPr>
      </w:r>
      <w:r>
        <w:rPr>
          <w:noProof/>
        </w:rPr>
        <w:fldChar w:fldCharType="separate"/>
      </w:r>
      <w:r>
        <w:rPr>
          <w:noProof/>
        </w:rPr>
        <w:t>2</w:t>
      </w:r>
      <w:r>
        <w:rPr>
          <w:noProof/>
        </w:rPr>
        <w:fldChar w:fldCharType="end"/>
      </w:r>
    </w:p>
    <w:p w14:paraId="4C7185D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044760 \h </w:instrText>
      </w:r>
      <w:r>
        <w:rPr>
          <w:noProof/>
        </w:rPr>
      </w:r>
      <w:r>
        <w:rPr>
          <w:noProof/>
        </w:rPr>
        <w:fldChar w:fldCharType="separate"/>
      </w:r>
      <w:r>
        <w:rPr>
          <w:noProof/>
        </w:rPr>
        <w:t>3</w:t>
      </w:r>
      <w:r>
        <w:rPr>
          <w:noProof/>
        </w:rPr>
        <w:fldChar w:fldCharType="end"/>
      </w:r>
    </w:p>
    <w:p w14:paraId="3A292D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044761 \h </w:instrText>
      </w:r>
      <w:r>
        <w:rPr>
          <w:noProof/>
        </w:rPr>
      </w:r>
      <w:r>
        <w:rPr>
          <w:noProof/>
        </w:rPr>
        <w:fldChar w:fldCharType="separate"/>
      </w:r>
      <w:r>
        <w:rPr>
          <w:noProof/>
        </w:rPr>
        <w:t>3</w:t>
      </w:r>
      <w:r>
        <w:rPr>
          <w:noProof/>
        </w:rPr>
        <w:fldChar w:fldCharType="end"/>
      </w:r>
    </w:p>
    <w:p w14:paraId="58D0D1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044762 \h </w:instrText>
      </w:r>
      <w:r>
        <w:rPr>
          <w:noProof/>
        </w:rPr>
      </w:r>
      <w:r>
        <w:rPr>
          <w:noProof/>
        </w:rPr>
        <w:fldChar w:fldCharType="separate"/>
      </w:r>
      <w:r>
        <w:rPr>
          <w:noProof/>
        </w:rPr>
        <w:t>3</w:t>
      </w:r>
      <w:r>
        <w:rPr>
          <w:noProof/>
        </w:rPr>
        <w:fldChar w:fldCharType="end"/>
      </w:r>
    </w:p>
    <w:p w14:paraId="5DFD06C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3 \h </w:instrText>
      </w:r>
      <w:r>
        <w:rPr>
          <w:noProof/>
        </w:rPr>
      </w:r>
      <w:r>
        <w:rPr>
          <w:noProof/>
        </w:rPr>
        <w:fldChar w:fldCharType="separate"/>
      </w:r>
      <w:r>
        <w:rPr>
          <w:noProof/>
        </w:rPr>
        <w:t>4</w:t>
      </w:r>
      <w:r>
        <w:rPr>
          <w:noProof/>
        </w:rPr>
        <w:fldChar w:fldCharType="end"/>
      </w:r>
    </w:p>
    <w:p w14:paraId="4EFA9F6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4 \h </w:instrText>
      </w:r>
      <w:r>
        <w:rPr>
          <w:noProof/>
        </w:rPr>
      </w:r>
      <w:r>
        <w:rPr>
          <w:noProof/>
        </w:rPr>
        <w:fldChar w:fldCharType="separate"/>
      </w:r>
      <w:r>
        <w:rPr>
          <w:noProof/>
        </w:rPr>
        <w:t>4</w:t>
      </w:r>
      <w:r>
        <w:rPr>
          <w:noProof/>
        </w:rPr>
        <w:fldChar w:fldCharType="end"/>
      </w:r>
    </w:p>
    <w:p w14:paraId="7FC2A78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5 \h </w:instrText>
      </w:r>
      <w:r>
        <w:rPr>
          <w:noProof/>
        </w:rPr>
      </w:r>
      <w:r>
        <w:rPr>
          <w:noProof/>
        </w:rPr>
        <w:fldChar w:fldCharType="separate"/>
      </w:r>
      <w:r>
        <w:rPr>
          <w:noProof/>
        </w:rPr>
        <w:t>4</w:t>
      </w:r>
      <w:r>
        <w:rPr>
          <w:noProof/>
        </w:rPr>
        <w:fldChar w:fldCharType="end"/>
      </w:r>
    </w:p>
    <w:p w14:paraId="69A105A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044766 \h </w:instrText>
      </w:r>
      <w:r>
        <w:rPr>
          <w:noProof/>
        </w:rPr>
      </w:r>
      <w:r>
        <w:rPr>
          <w:noProof/>
        </w:rPr>
        <w:fldChar w:fldCharType="separate"/>
      </w:r>
      <w:r>
        <w:rPr>
          <w:noProof/>
        </w:rPr>
        <w:t>5</w:t>
      </w:r>
      <w:r>
        <w:rPr>
          <w:noProof/>
        </w:rPr>
        <w:fldChar w:fldCharType="end"/>
      </w:r>
    </w:p>
    <w:p w14:paraId="6163F44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7 \h </w:instrText>
      </w:r>
      <w:r>
        <w:rPr>
          <w:noProof/>
        </w:rPr>
      </w:r>
      <w:r>
        <w:rPr>
          <w:noProof/>
        </w:rPr>
        <w:fldChar w:fldCharType="separate"/>
      </w:r>
      <w:r>
        <w:rPr>
          <w:noProof/>
        </w:rPr>
        <w:t>5</w:t>
      </w:r>
      <w:r>
        <w:rPr>
          <w:noProof/>
        </w:rPr>
        <w:fldChar w:fldCharType="end"/>
      </w:r>
    </w:p>
    <w:p w14:paraId="529FECC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8 \h </w:instrText>
      </w:r>
      <w:r>
        <w:rPr>
          <w:noProof/>
        </w:rPr>
      </w:r>
      <w:r>
        <w:rPr>
          <w:noProof/>
        </w:rPr>
        <w:fldChar w:fldCharType="separate"/>
      </w:r>
      <w:r>
        <w:rPr>
          <w:noProof/>
        </w:rPr>
        <w:t>5</w:t>
      </w:r>
      <w:r>
        <w:rPr>
          <w:noProof/>
        </w:rPr>
        <w:fldChar w:fldCharType="end"/>
      </w:r>
    </w:p>
    <w:p w14:paraId="5C4AD6E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9 \h </w:instrText>
      </w:r>
      <w:r>
        <w:rPr>
          <w:noProof/>
        </w:rPr>
      </w:r>
      <w:r>
        <w:rPr>
          <w:noProof/>
        </w:rPr>
        <w:fldChar w:fldCharType="separate"/>
      </w:r>
      <w:r>
        <w:rPr>
          <w:noProof/>
        </w:rPr>
        <w:t>5</w:t>
      </w:r>
      <w:r>
        <w:rPr>
          <w:noProof/>
        </w:rPr>
        <w:fldChar w:fldCharType="end"/>
      </w:r>
    </w:p>
    <w:p w14:paraId="3E23ECA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044770 \h </w:instrText>
      </w:r>
      <w:r>
        <w:rPr>
          <w:noProof/>
        </w:rPr>
      </w:r>
      <w:r>
        <w:rPr>
          <w:noProof/>
        </w:rPr>
        <w:fldChar w:fldCharType="separate"/>
      </w:r>
      <w:r>
        <w:rPr>
          <w:noProof/>
        </w:rPr>
        <w:t>6</w:t>
      </w:r>
      <w:r>
        <w:rPr>
          <w:noProof/>
        </w:rPr>
        <w:fldChar w:fldCharType="end"/>
      </w:r>
    </w:p>
    <w:p w14:paraId="033AC97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71 \h </w:instrText>
      </w:r>
      <w:r>
        <w:rPr>
          <w:noProof/>
        </w:rPr>
      </w:r>
      <w:r>
        <w:rPr>
          <w:noProof/>
        </w:rPr>
        <w:fldChar w:fldCharType="separate"/>
      </w:r>
      <w:r>
        <w:rPr>
          <w:noProof/>
        </w:rPr>
        <w:t>7</w:t>
      </w:r>
      <w:r>
        <w:rPr>
          <w:noProof/>
        </w:rPr>
        <w:fldChar w:fldCharType="end"/>
      </w:r>
    </w:p>
    <w:p w14:paraId="014FAB4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72 \h </w:instrText>
      </w:r>
      <w:r>
        <w:rPr>
          <w:noProof/>
        </w:rPr>
      </w:r>
      <w:r>
        <w:rPr>
          <w:noProof/>
        </w:rPr>
        <w:fldChar w:fldCharType="separate"/>
      </w:r>
      <w:r>
        <w:rPr>
          <w:noProof/>
        </w:rPr>
        <w:t>7</w:t>
      </w:r>
      <w:r>
        <w:rPr>
          <w:noProof/>
        </w:rPr>
        <w:fldChar w:fldCharType="end"/>
      </w:r>
    </w:p>
    <w:p w14:paraId="686B975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73 \h </w:instrText>
      </w:r>
      <w:r>
        <w:rPr>
          <w:noProof/>
        </w:rPr>
      </w:r>
      <w:r>
        <w:rPr>
          <w:noProof/>
        </w:rPr>
        <w:fldChar w:fldCharType="separate"/>
      </w:r>
      <w:r>
        <w:rPr>
          <w:noProof/>
        </w:rPr>
        <w:t>7</w:t>
      </w:r>
      <w:r>
        <w:rPr>
          <w:noProof/>
        </w:rPr>
        <w:fldChar w:fldCharType="end"/>
      </w:r>
    </w:p>
    <w:p w14:paraId="0299EAC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044774 \h </w:instrText>
      </w:r>
      <w:r>
        <w:rPr>
          <w:noProof/>
        </w:rPr>
      </w:r>
      <w:r>
        <w:rPr>
          <w:noProof/>
        </w:rPr>
        <w:fldChar w:fldCharType="separate"/>
      </w:r>
      <w:r>
        <w:rPr>
          <w:noProof/>
        </w:rPr>
        <w:t>8</w:t>
      </w:r>
      <w:r>
        <w:rPr>
          <w:noProof/>
        </w:rPr>
        <w:fldChar w:fldCharType="end"/>
      </w:r>
    </w:p>
    <w:p w14:paraId="65D1670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044775 \h </w:instrText>
      </w:r>
      <w:r>
        <w:rPr>
          <w:noProof/>
        </w:rPr>
      </w:r>
      <w:r>
        <w:rPr>
          <w:noProof/>
        </w:rPr>
        <w:fldChar w:fldCharType="separate"/>
      </w:r>
      <w:r>
        <w:rPr>
          <w:noProof/>
        </w:rPr>
        <w:t>9</w:t>
      </w:r>
      <w:r>
        <w:rPr>
          <w:noProof/>
        </w:rPr>
        <w:fldChar w:fldCharType="end"/>
      </w:r>
    </w:p>
    <w:p w14:paraId="2D6B60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044776 \h </w:instrText>
      </w:r>
      <w:r>
        <w:rPr>
          <w:noProof/>
        </w:rPr>
      </w:r>
      <w:r>
        <w:rPr>
          <w:noProof/>
        </w:rPr>
        <w:fldChar w:fldCharType="separate"/>
      </w:r>
      <w:r>
        <w:rPr>
          <w:noProof/>
        </w:rPr>
        <w:t>9</w:t>
      </w:r>
      <w:r>
        <w:rPr>
          <w:noProof/>
        </w:rPr>
        <w:fldChar w:fldCharType="end"/>
      </w:r>
    </w:p>
    <w:p w14:paraId="0B6F50B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044777 \h </w:instrText>
      </w:r>
      <w:r>
        <w:rPr>
          <w:noProof/>
        </w:rPr>
      </w:r>
      <w:r>
        <w:rPr>
          <w:noProof/>
        </w:rPr>
        <w:fldChar w:fldCharType="separate"/>
      </w:r>
      <w:r>
        <w:rPr>
          <w:noProof/>
        </w:rPr>
        <w:t>10</w:t>
      </w:r>
      <w:r>
        <w:rPr>
          <w:noProof/>
        </w:rPr>
        <w:fldChar w:fldCharType="end"/>
      </w:r>
    </w:p>
    <w:p w14:paraId="4878DEF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044778 \h </w:instrText>
      </w:r>
      <w:r>
        <w:rPr>
          <w:noProof/>
        </w:rPr>
      </w:r>
      <w:r>
        <w:rPr>
          <w:noProof/>
        </w:rPr>
        <w:fldChar w:fldCharType="separate"/>
      </w:r>
      <w:r>
        <w:rPr>
          <w:noProof/>
        </w:rPr>
        <w:t>10</w:t>
      </w:r>
      <w:r>
        <w:rPr>
          <w:noProof/>
        </w:rPr>
        <w:fldChar w:fldCharType="end"/>
      </w:r>
    </w:p>
    <w:p w14:paraId="600F6D9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044779 \h </w:instrText>
      </w:r>
      <w:r>
        <w:rPr>
          <w:noProof/>
        </w:rPr>
      </w:r>
      <w:r>
        <w:rPr>
          <w:noProof/>
        </w:rPr>
        <w:fldChar w:fldCharType="separate"/>
      </w:r>
      <w:r>
        <w:rPr>
          <w:noProof/>
        </w:rPr>
        <w:t>11</w:t>
      </w:r>
      <w:r>
        <w:rPr>
          <w:noProof/>
        </w:rPr>
        <w:fldChar w:fldCharType="end"/>
      </w:r>
    </w:p>
    <w:p w14:paraId="4AEB55D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044780 \h </w:instrText>
      </w:r>
      <w:r>
        <w:rPr>
          <w:noProof/>
        </w:rPr>
      </w:r>
      <w:r>
        <w:rPr>
          <w:noProof/>
        </w:rPr>
        <w:fldChar w:fldCharType="separate"/>
      </w:r>
      <w:r>
        <w:rPr>
          <w:noProof/>
        </w:rPr>
        <w:t>11</w:t>
      </w:r>
      <w:r>
        <w:rPr>
          <w:noProof/>
        </w:rPr>
        <w:fldChar w:fldCharType="end"/>
      </w:r>
    </w:p>
    <w:p w14:paraId="41486D0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044781 \h </w:instrText>
      </w:r>
      <w:r>
        <w:rPr>
          <w:noProof/>
        </w:rPr>
      </w:r>
      <w:r>
        <w:rPr>
          <w:noProof/>
        </w:rPr>
        <w:fldChar w:fldCharType="separate"/>
      </w:r>
      <w:r>
        <w:rPr>
          <w:noProof/>
        </w:rPr>
        <w:t>12</w:t>
      </w:r>
      <w:r>
        <w:rPr>
          <w:noProof/>
        </w:rPr>
        <w:fldChar w:fldCharType="end"/>
      </w:r>
    </w:p>
    <w:p w14:paraId="128C46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044782 \h </w:instrText>
      </w:r>
      <w:r>
        <w:rPr>
          <w:noProof/>
        </w:rPr>
      </w:r>
      <w:r>
        <w:rPr>
          <w:noProof/>
        </w:rPr>
        <w:fldChar w:fldCharType="separate"/>
      </w:r>
      <w:r>
        <w:rPr>
          <w:noProof/>
        </w:rPr>
        <w:t>12</w:t>
      </w:r>
      <w:r>
        <w:rPr>
          <w:noProof/>
        </w:rPr>
        <w:fldChar w:fldCharType="end"/>
      </w:r>
    </w:p>
    <w:p w14:paraId="2A80CC4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044783 \h </w:instrText>
      </w:r>
      <w:r>
        <w:rPr>
          <w:noProof/>
        </w:rPr>
      </w:r>
      <w:r>
        <w:rPr>
          <w:noProof/>
        </w:rPr>
        <w:fldChar w:fldCharType="separate"/>
      </w:r>
      <w:r>
        <w:rPr>
          <w:noProof/>
        </w:rPr>
        <w:t>12</w:t>
      </w:r>
      <w:r>
        <w:rPr>
          <w:noProof/>
        </w:rPr>
        <w:fldChar w:fldCharType="end"/>
      </w:r>
    </w:p>
    <w:p w14:paraId="2A292FF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044784 \h </w:instrText>
      </w:r>
      <w:r>
        <w:rPr>
          <w:noProof/>
        </w:rPr>
      </w:r>
      <w:r>
        <w:rPr>
          <w:noProof/>
        </w:rPr>
        <w:fldChar w:fldCharType="separate"/>
      </w:r>
      <w:r>
        <w:rPr>
          <w:noProof/>
        </w:rPr>
        <w:t>13</w:t>
      </w:r>
      <w:r>
        <w:rPr>
          <w:noProof/>
        </w:rPr>
        <w:fldChar w:fldCharType="end"/>
      </w:r>
    </w:p>
    <w:p w14:paraId="0922A3E0"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044785 \h </w:instrText>
      </w:r>
      <w:r>
        <w:rPr>
          <w:noProof/>
        </w:rPr>
      </w:r>
      <w:r>
        <w:rPr>
          <w:noProof/>
        </w:rPr>
        <w:fldChar w:fldCharType="separate"/>
      </w:r>
      <w:r>
        <w:rPr>
          <w:noProof/>
        </w:rPr>
        <w:t>13</w:t>
      </w:r>
      <w:r>
        <w:rPr>
          <w:noProof/>
        </w:rPr>
        <w:fldChar w:fldCharType="end"/>
      </w:r>
    </w:p>
    <w:p w14:paraId="10F58D3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044786 \h </w:instrText>
      </w:r>
      <w:r>
        <w:rPr>
          <w:noProof/>
        </w:rPr>
      </w:r>
      <w:r>
        <w:rPr>
          <w:noProof/>
        </w:rPr>
        <w:fldChar w:fldCharType="separate"/>
      </w:r>
      <w:r>
        <w:rPr>
          <w:noProof/>
        </w:rPr>
        <w:t>13</w:t>
      </w:r>
      <w:r>
        <w:rPr>
          <w:noProof/>
        </w:rPr>
        <w:fldChar w:fldCharType="end"/>
      </w:r>
    </w:p>
    <w:p w14:paraId="37380DD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5044787 \h </w:instrText>
      </w:r>
      <w:r>
        <w:rPr>
          <w:noProof/>
        </w:rPr>
      </w:r>
      <w:r>
        <w:rPr>
          <w:noProof/>
        </w:rPr>
        <w:fldChar w:fldCharType="separate"/>
      </w:r>
      <w:r>
        <w:rPr>
          <w:noProof/>
        </w:rPr>
        <w:t>14</w:t>
      </w:r>
      <w:r>
        <w:rPr>
          <w:noProof/>
        </w:rPr>
        <w:fldChar w:fldCharType="end"/>
      </w:r>
    </w:p>
    <w:p w14:paraId="7C78B3A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5044788 \h </w:instrText>
      </w:r>
      <w:r>
        <w:rPr>
          <w:noProof/>
        </w:rPr>
      </w:r>
      <w:r>
        <w:rPr>
          <w:noProof/>
        </w:rPr>
        <w:fldChar w:fldCharType="separate"/>
      </w:r>
      <w:r>
        <w:rPr>
          <w:noProof/>
        </w:rPr>
        <w:t>14</w:t>
      </w:r>
      <w:r>
        <w:rPr>
          <w:noProof/>
        </w:rPr>
        <w:fldChar w:fldCharType="end"/>
      </w:r>
    </w:p>
    <w:p w14:paraId="3D91A5E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5044789 \h </w:instrText>
      </w:r>
      <w:r>
        <w:rPr>
          <w:noProof/>
        </w:rPr>
      </w:r>
      <w:r>
        <w:rPr>
          <w:noProof/>
        </w:rPr>
        <w:fldChar w:fldCharType="separate"/>
      </w:r>
      <w:r>
        <w:rPr>
          <w:noProof/>
        </w:rPr>
        <w:t>15</w:t>
      </w:r>
      <w:r>
        <w:rPr>
          <w:noProof/>
        </w:rPr>
        <w:fldChar w:fldCharType="end"/>
      </w:r>
    </w:p>
    <w:p w14:paraId="17964F4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5044790 \h </w:instrText>
      </w:r>
      <w:r>
        <w:rPr>
          <w:noProof/>
        </w:rPr>
      </w:r>
      <w:r>
        <w:rPr>
          <w:noProof/>
        </w:rPr>
        <w:fldChar w:fldCharType="separate"/>
      </w:r>
      <w:r>
        <w:rPr>
          <w:noProof/>
        </w:rPr>
        <w:t>15</w:t>
      </w:r>
      <w:r>
        <w:rPr>
          <w:noProof/>
        </w:rPr>
        <w:fldChar w:fldCharType="end"/>
      </w:r>
    </w:p>
    <w:p w14:paraId="7C6C581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044791 \h </w:instrText>
      </w:r>
      <w:r>
        <w:rPr>
          <w:noProof/>
        </w:rPr>
      </w:r>
      <w:r>
        <w:rPr>
          <w:noProof/>
        </w:rPr>
        <w:fldChar w:fldCharType="separate"/>
      </w:r>
      <w:r>
        <w:rPr>
          <w:noProof/>
        </w:rPr>
        <w:t>15</w:t>
      </w:r>
      <w:r>
        <w:rPr>
          <w:noProof/>
        </w:rPr>
        <w:fldChar w:fldCharType="end"/>
      </w:r>
    </w:p>
    <w:p w14:paraId="637D645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044792 \h </w:instrText>
      </w:r>
      <w:r>
        <w:rPr>
          <w:noProof/>
        </w:rPr>
      </w:r>
      <w:r>
        <w:rPr>
          <w:noProof/>
        </w:rPr>
        <w:fldChar w:fldCharType="separate"/>
      </w:r>
      <w:r>
        <w:rPr>
          <w:noProof/>
        </w:rPr>
        <w:t>16</w:t>
      </w:r>
      <w:r>
        <w:rPr>
          <w:noProof/>
        </w:rPr>
        <w:fldChar w:fldCharType="end"/>
      </w:r>
    </w:p>
    <w:p w14:paraId="5C80528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044793 \h </w:instrText>
      </w:r>
      <w:r>
        <w:rPr>
          <w:noProof/>
        </w:rPr>
      </w:r>
      <w:r>
        <w:rPr>
          <w:noProof/>
        </w:rPr>
        <w:fldChar w:fldCharType="separate"/>
      </w:r>
      <w:r>
        <w:rPr>
          <w:noProof/>
        </w:rPr>
        <w:t>16</w:t>
      </w:r>
      <w:r>
        <w:rPr>
          <w:noProof/>
        </w:rPr>
        <w:fldChar w:fldCharType="end"/>
      </w:r>
    </w:p>
    <w:p w14:paraId="41EAB97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044794 \h </w:instrText>
      </w:r>
      <w:r>
        <w:rPr>
          <w:noProof/>
        </w:rPr>
      </w:r>
      <w:r>
        <w:rPr>
          <w:noProof/>
        </w:rPr>
        <w:fldChar w:fldCharType="separate"/>
      </w:r>
      <w:r>
        <w:rPr>
          <w:noProof/>
        </w:rPr>
        <w:t>16</w:t>
      </w:r>
      <w:r>
        <w:rPr>
          <w:noProof/>
        </w:rPr>
        <w:fldChar w:fldCharType="end"/>
      </w:r>
    </w:p>
    <w:p w14:paraId="64DAF64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044795 \h </w:instrText>
      </w:r>
      <w:r>
        <w:rPr>
          <w:noProof/>
        </w:rPr>
      </w:r>
      <w:r>
        <w:rPr>
          <w:noProof/>
        </w:rPr>
        <w:fldChar w:fldCharType="separate"/>
      </w:r>
      <w:r>
        <w:rPr>
          <w:noProof/>
        </w:rPr>
        <w:t>17</w:t>
      </w:r>
      <w:r>
        <w:rPr>
          <w:noProof/>
        </w:rPr>
        <w:fldChar w:fldCharType="end"/>
      </w:r>
    </w:p>
    <w:p w14:paraId="3F27FEE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5044796 \h </w:instrText>
      </w:r>
      <w:r>
        <w:rPr>
          <w:noProof/>
        </w:rPr>
      </w:r>
      <w:r>
        <w:rPr>
          <w:noProof/>
        </w:rPr>
        <w:fldChar w:fldCharType="separate"/>
      </w:r>
      <w:r>
        <w:rPr>
          <w:noProof/>
        </w:rPr>
        <w:t>17</w:t>
      </w:r>
      <w:r>
        <w:rPr>
          <w:noProof/>
        </w:rPr>
        <w:fldChar w:fldCharType="end"/>
      </w:r>
    </w:p>
    <w:p w14:paraId="7C69D0D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044797 \h </w:instrText>
      </w:r>
      <w:r>
        <w:rPr>
          <w:noProof/>
        </w:rPr>
      </w:r>
      <w:r>
        <w:rPr>
          <w:noProof/>
        </w:rPr>
        <w:fldChar w:fldCharType="separate"/>
      </w:r>
      <w:r>
        <w:rPr>
          <w:noProof/>
        </w:rPr>
        <w:t>17</w:t>
      </w:r>
      <w:r>
        <w:rPr>
          <w:noProof/>
        </w:rPr>
        <w:fldChar w:fldCharType="end"/>
      </w:r>
    </w:p>
    <w:p w14:paraId="027D661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044798 \h </w:instrText>
      </w:r>
      <w:r>
        <w:rPr>
          <w:noProof/>
        </w:rPr>
      </w:r>
      <w:r>
        <w:rPr>
          <w:noProof/>
        </w:rPr>
        <w:fldChar w:fldCharType="separate"/>
      </w:r>
      <w:r>
        <w:rPr>
          <w:noProof/>
        </w:rPr>
        <w:t>18</w:t>
      </w:r>
      <w:r>
        <w:rPr>
          <w:noProof/>
        </w:rPr>
        <w:fldChar w:fldCharType="end"/>
      </w:r>
    </w:p>
    <w:p w14:paraId="1FC1D9E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044799 \h </w:instrText>
      </w:r>
      <w:r>
        <w:rPr>
          <w:noProof/>
        </w:rPr>
      </w:r>
      <w:r>
        <w:rPr>
          <w:noProof/>
        </w:rPr>
        <w:fldChar w:fldCharType="separate"/>
      </w:r>
      <w:r>
        <w:rPr>
          <w:noProof/>
        </w:rPr>
        <w:t>18</w:t>
      </w:r>
      <w:r>
        <w:rPr>
          <w:noProof/>
        </w:rPr>
        <w:fldChar w:fldCharType="end"/>
      </w:r>
    </w:p>
    <w:p w14:paraId="6AD1DF3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044800 \h </w:instrText>
      </w:r>
      <w:r>
        <w:rPr>
          <w:noProof/>
        </w:rPr>
      </w:r>
      <w:r>
        <w:rPr>
          <w:noProof/>
        </w:rPr>
        <w:fldChar w:fldCharType="separate"/>
      </w:r>
      <w:r>
        <w:rPr>
          <w:noProof/>
        </w:rPr>
        <w:t>18</w:t>
      </w:r>
      <w:r>
        <w:rPr>
          <w:noProof/>
        </w:rPr>
        <w:fldChar w:fldCharType="end"/>
      </w:r>
    </w:p>
    <w:p w14:paraId="106E3A53"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044801 \h </w:instrText>
      </w:r>
      <w:r>
        <w:rPr>
          <w:noProof/>
        </w:rPr>
      </w:r>
      <w:r>
        <w:rPr>
          <w:noProof/>
        </w:rPr>
        <w:fldChar w:fldCharType="separate"/>
      </w:r>
      <w:r>
        <w:rPr>
          <w:noProof/>
        </w:rPr>
        <w:t>18</w:t>
      </w:r>
      <w:r>
        <w:rPr>
          <w:noProof/>
        </w:rPr>
        <w:fldChar w:fldCharType="end"/>
      </w:r>
    </w:p>
    <w:p w14:paraId="6FC02BB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044802 \h </w:instrText>
      </w:r>
      <w:r>
        <w:rPr>
          <w:noProof/>
        </w:rPr>
      </w:r>
      <w:r>
        <w:rPr>
          <w:noProof/>
        </w:rPr>
        <w:fldChar w:fldCharType="separate"/>
      </w:r>
      <w:r>
        <w:rPr>
          <w:noProof/>
        </w:rPr>
        <w:t>19</w:t>
      </w:r>
      <w:r>
        <w:rPr>
          <w:noProof/>
        </w:rPr>
        <w:fldChar w:fldCharType="end"/>
      </w:r>
    </w:p>
    <w:p w14:paraId="3A5AC43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5044803 \h </w:instrText>
      </w:r>
      <w:r>
        <w:rPr>
          <w:noProof/>
        </w:rPr>
      </w:r>
      <w:r>
        <w:rPr>
          <w:noProof/>
        </w:rPr>
        <w:fldChar w:fldCharType="separate"/>
      </w:r>
      <w:r>
        <w:rPr>
          <w:noProof/>
        </w:rPr>
        <w:t>19</w:t>
      </w:r>
      <w:r>
        <w:rPr>
          <w:noProof/>
        </w:rPr>
        <w:fldChar w:fldCharType="end"/>
      </w:r>
    </w:p>
    <w:p w14:paraId="4726EBD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044804 \h </w:instrText>
      </w:r>
      <w:r>
        <w:rPr>
          <w:noProof/>
        </w:rPr>
      </w:r>
      <w:r>
        <w:rPr>
          <w:noProof/>
        </w:rPr>
        <w:fldChar w:fldCharType="separate"/>
      </w:r>
      <w:r>
        <w:rPr>
          <w:noProof/>
        </w:rPr>
        <w:t>19</w:t>
      </w:r>
      <w:r>
        <w:rPr>
          <w:noProof/>
        </w:rPr>
        <w:fldChar w:fldCharType="end"/>
      </w:r>
    </w:p>
    <w:p w14:paraId="3B3374B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5044805 \h </w:instrText>
      </w:r>
      <w:r>
        <w:rPr>
          <w:noProof/>
        </w:rPr>
      </w:r>
      <w:r>
        <w:rPr>
          <w:noProof/>
        </w:rPr>
        <w:fldChar w:fldCharType="separate"/>
      </w:r>
      <w:r>
        <w:rPr>
          <w:noProof/>
        </w:rPr>
        <w:t>20</w:t>
      </w:r>
      <w:r>
        <w:rPr>
          <w:noProof/>
        </w:rPr>
        <w:fldChar w:fldCharType="end"/>
      </w:r>
    </w:p>
    <w:p w14:paraId="4011A53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5044806 \h </w:instrText>
      </w:r>
      <w:r>
        <w:rPr>
          <w:noProof/>
        </w:rPr>
      </w:r>
      <w:r>
        <w:rPr>
          <w:noProof/>
        </w:rPr>
        <w:fldChar w:fldCharType="separate"/>
      </w:r>
      <w:r>
        <w:rPr>
          <w:noProof/>
        </w:rPr>
        <w:t>20</w:t>
      </w:r>
      <w:r>
        <w:rPr>
          <w:noProof/>
        </w:rPr>
        <w:fldChar w:fldCharType="end"/>
      </w:r>
    </w:p>
    <w:p w14:paraId="7FFBF7C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044807 \h </w:instrText>
      </w:r>
      <w:r>
        <w:rPr>
          <w:noProof/>
        </w:rPr>
      </w:r>
      <w:r>
        <w:rPr>
          <w:noProof/>
        </w:rPr>
        <w:fldChar w:fldCharType="separate"/>
      </w:r>
      <w:r>
        <w:rPr>
          <w:noProof/>
        </w:rPr>
        <w:t>21</w:t>
      </w:r>
      <w:r>
        <w:rPr>
          <w:noProof/>
        </w:rPr>
        <w:fldChar w:fldCharType="end"/>
      </w:r>
    </w:p>
    <w:p w14:paraId="005EAF52"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5044808 \h </w:instrText>
      </w:r>
      <w:r>
        <w:rPr>
          <w:noProof/>
        </w:rPr>
      </w:r>
      <w:r>
        <w:rPr>
          <w:noProof/>
        </w:rPr>
        <w:fldChar w:fldCharType="separate"/>
      </w:r>
      <w:r>
        <w:rPr>
          <w:noProof/>
        </w:rPr>
        <w:t>22</w:t>
      </w:r>
      <w:r>
        <w:rPr>
          <w:noProof/>
        </w:rPr>
        <w:fldChar w:fldCharType="end"/>
      </w:r>
    </w:p>
    <w:p w14:paraId="4B789EA7" w14:textId="77777777" w:rsidR="0075670B" w:rsidRDefault="0075670B">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5044809 \h </w:instrText>
      </w:r>
      <w:r>
        <w:rPr>
          <w:noProof/>
        </w:rPr>
      </w:r>
      <w:r>
        <w:rPr>
          <w:noProof/>
        </w:rPr>
        <w:fldChar w:fldCharType="separate"/>
      </w:r>
      <w:r>
        <w:rPr>
          <w:noProof/>
        </w:rPr>
        <w:t>23</w:t>
      </w:r>
      <w:r>
        <w:rPr>
          <w:noProof/>
        </w:rPr>
        <w:fldChar w:fldCharType="end"/>
      </w:r>
    </w:p>
    <w:p w14:paraId="6D6B398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5044810 \h </w:instrText>
      </w:r>
      <w:r>
        <w:rPr>
          <w:noProof/>
        </w:rPr>
      </w:r>
      <w:r>
        <w:rPr>
          <w:noProof/>
        </w:rPr>
        <w:fldChar w:fldCharType="separate"/>
      </w:r>
      <w:r>
        <w:rPr>
          <w:noProof/>
        </w:rPr>
        <w:t>24</w:t>
      </w:r>
      <w:r>
        <w:rPr>
          <w:noProof/>
        </w:rPr>
        <w:fldChar w:fldCharType="end"/>
      </w:r>
    </w:p>
    <w:p w14:paraId="458B7FA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5044811 \h </w:instrText>
      </w:r>
      <w:r>
        <w:rPr>
          <w:noProof/>
        </w:rPr>
      </w:r>
      <w:r>
        <w:rPr>
          <w:noProof/>
        </w:rPr>
        <w:fldChar w:fldCharType="separate"/>
      </w:r>
      <w:r>
        <w:rPr>
          <w:noProof/>
        </w:rPr>
        <w:t>24</w:t>
      </w:r>
      <w:r>
        <w:rPr>
          <w:noProof/>
        </w:rPr>
        <w:fldChar w:fldCharType="end"/>
      </w:r>
    </w:p>
    <w:p w14:paraId="13AD3B1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044812 \h </w:instrText>
      </w:r>
      <w:r>
        <w:rPr>
          <w:noProof/>
        </w:rPr>
      </w:r>
      <w:r>
        <w:rPr>
          <w:noProof/>
        </w:rPr>
        <w:fldChar w:fldCharType="separate"/>
      </w:r>
      <w:r>
        <w:rPr>
          <w:noProof/>
        </w:rPr>
        <w:t>25</w:t>
      </w:r>
      <w:r>
        <w:rPr>
          <w:noProof/>
        </w:rPr>
        <w:fldChar w:fldCharType="end"/>
      </w:r>
    </w:p>
    <w:p w14:paraId="77C143EF"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044813 \h </w:instrText>
      </w:r>
      <w:r>
        <w:rPr>
          <w:noProof/>
        </w:rPr>
      </w:r>
      <w:r>
        <w:rPr>
          <w:noProof/>
        </w:rPr>
        <w:fldChar w:fldCharType="separate"/>
      </w:r>
      <w:r>
        <w:rPr>
          <w:noProof/>
        </w:rPr>
        <w:t>25</w:t>
      </w:r>
      <w:r>
        <w:rPr>
          <w:noProof/>
        </w:rPr>
        <w:fldChar w:fldCharType="end"/>
      </w:r>
    </w:p>
    <w:p w14:paraId="4C5832D1"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044814 \h </w:instrText>
      </w:r>
      <w:r>
        <w:rPr>
          <w:noProof/>
        </w:rPr>
      </w:r>
      <w:r>
        <w:rPr>
          <w:noProof/>
        </w:rPr>
        <w:fldChar w:fldCharType="separate"/>
      </w:r>
      <w:r>
        <w:rPr>
          <w:noProof/>
        </w:rPr>
        <w:t>26</w:t>
      </w:r>
      <w:r>
        <w:rPr>
          <w:noProof/>
        </w:rPr>
        <w:fldChar w:fldCharType="end"/>
      </w:r>
    </w:p>
    <w:p w14:paraId="6EA253AA"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044815 \h </w:instrText>
      </w:r>
      <w:r>
        <w:rPr>
          <w:noProof/>
        </w:rPr>
      </w:r>
      <w:r>
        <w:rPr>
          <w:noProof/>
        </w:rPr>
        <w:fldChar w:fldCharType="separate"/>
      </w:r>
      <w:r>
        <w:rPr>
          <w:noProof/>
        </w:rPr>
        <w:t>26</w:t>
      </w:r>
      <w:r>
        <w:rPr>
          <w:noProof/>
        </w:rPr>
        <w:fldChar w:fldCharType="end"/>
      </w:r>
    </w:p>
    <w:p w14:paraId="6470957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5044816 \h </w:instrText>
      </w:r>
      <w:r>
        <w:rPr>
          <w:noProof/>
        </w:rPr>
      </w:r>
      <w:r>
        <w:rPr>
          <w:noProof/>
        </w:rPr>
        <w:fldChar w:fldCharType="separate"/>
      </w:r>
      <w:r>
        <w:rPr>
          <w:noProof/>
        </w:rPr>
        <w:t>27</w:t>
      </w:r>
      <w:r>
        <w:rPr>
          <w:noProof/>
        </w:rPr>
        <w:fldChar w:fldCharType="end"/>
      </w:r>
    </w:p>
    <w:p w14:paraId="4E2402F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044817 \h </w:instrText>
      </w:r>
      <w:r>
        <w:rPr>
          <w:noProof/>
        </w:rPr>
      </w:r>
      <w:r>
        <w:rPr>
          <w:noProof/>
        </w:rPr>
        <w:fldChar w:fldCharType="separate"/>
      </w:r>
      <w:r>
        <w:rPr>
          <w:noProof/>
        </w:rPr>
        <w:t>27</w:t>
      </w:r>
      <w:r>
        <w:rPr>
          <w:noProof/>
        </w:rPr>
        <w:fldChar w:fldCharType="end"/>
      </w:r>
    </w:p>
    <w:p w14:paraId="5693027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5044818 \h </w:instrText>
      </w:r>
      <w:r>
        <w:rPr>
          <w:noProof/>
        </w:rPr>
      </w:r>
      <w:r>
        <w:rPr>
          <w:noProof/>
        </w:rPr>
        <w:fldChar w:fldCharType="separate"/>
      </w:r>
      <w:r>
        <w:rPr>
          <w:noProof/>
        </w:rPr>
        <w:t>27</w:t>
      </w:r>
      <w:r>
        <w:rPr>
          <w:noProof/>
        </w:rPr>
        <w:fldChar w:fldCharType="end"/>
      </w:r>
    </w:p>
    <w:p w14:paraId="60D3752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5044819 \h </w:instrText>
      </w:r>
      <w:r>
        <w:rPr>
          <w:noProof/>
        </w:rPr>
      </w:r>
      <w:r>
        <w:rPr>
          <w:noProof/>
        </w:rPr>
        <w:fldChar w:fldCharType="separate"/>
      </w:r>
      <w:r>
        <w:rPr>
          <w:noProof/>
        </w:rPr>
        <w:t>28</w:t>
      </w:r>
      <w:r>
        <w:rPr>
          <w:noProof/>
        </w:rPr>
        <w:fldChar w:fldCharType="end"/>
      </w:r>
    </w:p>
    <w:p w14:paraId="2B429A7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044820 \h </w:instrText>
      </w:r>
      <w:r>
        <w:rPr>
          <w:noProof/>
        </w:rPr>
      </w:r>
      <w:r>
        <w:rPr>
          <w:noProof/>
        </w:rPr>
        <w:fldChar w:fldCharType="separate"/>
      </w:r>
      <w:r>
        <w:rPr>
          <w:noProof/>
        </w:rPr>
        <w:t>28</w:t>
      </w:r>
      <w:r>
        <w:rPr>
          <w:noProof/>
        </w:rPr>
        <w:fldChar w:fldCharType="end"/>
      </w:r>
    </w:p>
    <w:p w14:paraId="352D52C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5044821 \h </w:instrText>
      </w:r>
      <w:r>
        <w:rPr>
          <w:noProof/>
        </w:rPr>
      </w:r>
      <w:r>
        <w:rPr>
          <w:noProof/>
        </w:rPr>
        <w:fldChar w:fldCharType="separate"/>
      </w:r>
      <w:r>
        <w:rPr>
          <w:noProof/>
        </w:rPr>
        <w:t>29</w:t>
      </w:r>
      <w:r>
        <w:rPr>
          <w:noProof/>
        </w:rPr>
        <w:fldChar w:fldCharType="end"/>
      </w:r>
    </w:p>
    <w:p w14:paraId="26CE4E74"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044822 \h </w:instrText>
      </w:r>
      <w:r>
        <w:rPr>
          <w:noProof/>
        </w:rPr>
      </w:r>
      <w:r>
        <w:rPr>
          <w:noProof/>
        </w:rPr>
        <w:fldChar w:fldCharType="separate"/>
      </w:r>
      <w:r>
        <w:rPr>
          <w:noProof/>
        </w:rPr>
        <w:t>30</w:t>
      </w:r>
      <w:r>
        <w:rPr>
          <w:noProof/>
        </w:rPr>
        <w:fldChar w:fldCharType="end"/>
      </w:r>
    </w:p>
    <w:p w14:paraId="53A472A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044823 \h </w:instrText>
      </w:r>
      <w:r>
        <w:rPr>
          <w:noProof/>
        </w:rPr>
      </w:r>
      <w:r>
        <w:rPr>
          <w:noProof/>
        </w:rPr>
        <w:fldChar w:fldCharType="separate"/>
      </w:r>
      <w:r>
        <w:rPr>
          <w:noProof/>
        </w:rPr>
        <w:t>30</w:t>
      </w:r>
      <w:r>
        <w:rPr>
          <w:noProof/>
        </w:rPr>
        <w:fldChar w:fldCharType="end"/>
      </w:r>
    </w:p>
    <w:p w14:paraId="66CF91E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044824 \h </w:instrText>
      </w:r>
      <w:r>
        <w:rPr>
          <w:noProof/>
        </w:rPr>
      </w:r>
      <w:r>
        <w:rPr>
          <w:noProof/>
        </w:rPr>
        <w:fldChar w:fldCharType="separate"/>
      </w:r>
      <w:r>
        <w:rPr>
          <w:noProof/>
        </w:rPr>
        <w:t>30</w:t>
      </w:r>
      <w:r>
        <w:rPr>
          <w:noProof/>
        </w:rPr>
        <w:fldChar w:fldCharType="end"/>
      </w:r>
    </w:p>
    <w:p w14:paraId="441D93A7" w14:textId="77777777" w:rsidR="0075670B" w:rsidRDefault="0075670B">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044825 \h </w:instrText>
      </w:r>
      <w:r>
        <w:rPr>
          <w:noProof/>
        </w:rPr>
      </w:r>
      <w:r>
        <w:rPr>
          <w:noProof/>
        </w:rPr>
        <w:fldChar w:fldCharType="separate"/>
      </w:r>
      <w:r>
        <w:rPr>
          <w:noProof/>
        </w:rPr>
        <w:t>31</w:t>
      </w:r>
      <w:r>
        <w:rPr>
          <w:noProof/>
        </w:rPr>
        <w:fldChar w:fldCharType="end"/>
      </w:r>
    </w:p>
    <w:p w14:paraId="3DB638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5044826 \h </w:instrText>
      </w:r>
      <w:r>
        <w:rPr>
          <w:noProof/>
        </w:rPr>
      </w:r>
      <w:r>
        <w:rPr>
          <w:noProof/>
        </w:rPr>
        <w:fldChar w:fldCharType="separate"/>
      </w:r>
      <w:r>
        <w:rPr>
          <w:noProof/>
        </w:rPr>
        <w:t>31</w:t>
      </w:r>
      <w:r>
        <w:rPr>
          <w:noProof/>
        </w:rPr>
        <w:fldChar w:fldCharType="end"/>
      </w:r>
    </w:p>
    <w:p w14:paraId="12ABD16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5044827 \h </w:instrText>
      </w:r>
      <w:r>
        <w:rPr>
          <w:noProof/>
        </w:rPr>
      </w:r>
      <w:r>
        <w:rPr>
          <w:noProof/>
        </w:rPr>
        <w:fldChar w:fldCharType="separate"/>
      </w:r>
      <w:r>
        <w:rPr>
          <w:noProof/>
        </w:rPr>
        <w:t>32</w:t>
      </w:r>
      <w:r>
        <w:rPr>
          <w:noProof/>
        </w:rPr>
        <w:fldChar w:fldCharType="end"/>
      </w:r>
    </w:p>
    <w:p w14:paraId="648C2F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044828 \h </w:instrText>
      </w:r>
      <w:r>
        <w:rPr>
          <w:noProof/>
        </w:rPr>
      </w:r>
      <w:r>
        <w:rPr>
          <w:noProof/>
        </w:rPr>
        <w:fldChar w:fldCharType="separate"/>
      </w:r>
      <w:r>
        <w:rPr>
          <w:noProof/>
        </w:rPr>
        <w:t>32</w:t>
      </w:r>
      <w:r>
        <w:rPr>
          <w:noProof/>
        </w:rPr>
        <w:fldChar w:fldCharType="end"/>
      </w:r>
    </w:p>
    <w:p w14:paraId="7106793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5044829 \h </w:instrText>
      </w:r>
      <w:r>
        <w:rPr>
          <w:noProof/>
        </w:rPr>
      </w:r>
      <w:r>
        <w:rPr>
          <w:noProof/>
        </w:rPr>
        <w:fldChar w:fldCharType="separate"/>
      </w:r>
      <w:r>
        <w:rPr>
          <w:noProof/>
        </w:rPr>
        <w:t>32</w:t>
      </w:r>
      <w:r>
        <w:rPr>
          <w:noProof/>
        </w:rPr>
        <w:fldChar w:fldCharType="end"/>
      </w:r>
    </w:p>
    <w:p w14:paraId="20644224" w14:textId="77777777" w:rsidR="0075670B" w:rsidRDefault="0075670B">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5044830 \h </w:instrText>
      </w:r>
      <w:r>
        <w:rPr>
          <w:noProof/>
        </w:rPr>
      </w:r>
      <w:r>
        <w:rPr>
          <w:noProof/>
        </w:rPr>
        <w:fldChar w:fldCharType="separate"/>
      </w:r>
      <w:r>
        <w:rPr>
          <w:noProof/>
        </w:rPr>
        <w:t>33</w:t>
      </w:r>
      <w:r>
        <w:rPr>
          <w:noProof/>
        </w:rPr>
        <w:fldChar w:fldCharType="end"/>
      </w:r>
    </w:p>
    <w:p w14:paraId="414A23F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31 \h </w:instrText>
      </w:r>
      <w:r>
        <w:rPr>
          <w:noProof/>
        </w:rPr>
      </w:r>
      <w:r>
        <w:rPr>
          <w:noProof/>
        </w:rPr>
        <w:fldChar w:fldCharType="separate"/>
      </w:r>
      <w:r>
        <w:rPr>
          <w:noProof/>
        </w:rPr>
        <w:t>33</w:t>
      </w:r>
      <w:r>
        <w:rPr>
          <w:noProof/>
        </w:rPr>
        <w:fldChar w:fldCharType="end"/>
      </w:r>
    </w:p>
    <w:p w14:paraId="54518541"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044832 \h </w:instrText>
      </w:r>
      <w:r>
        <w:rPr>
          <w:noProof/>
        </w:rPr>
      </w:r>
      <w:r>
        <w:rPr>
          <w:noProof/>
        </w:rPr>
        <w:fldChar w:fldCharType="separate"/>
      </w:r>
      <w:r>
        <w:rPr>
          <w:noProof/>
        </w:rPr>
        <w:t>34</w:t>
      </w:r>
      <w:r>
        <w:rPr>
          <w:noProof/>
        </w:rPr>
        <w:fldChar w:fldCharType="end"/>
      </w:r>
    </w:p>
    <w:p w14:paraId="5671EB0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044833 \h </w:instrText>
      </w:r>
      <w:r>
        <w:rPr>
          <w:noProof/>
        </w:rPr>
      </w:r>
      <w:r>
        <w:rPr>
          <w:noProof/>
        </w:rPr>
        <w:fldChar w:fldCharType="separate"/>
      </w:r>
      <w:r>
        <w:rPr>
          <w:noProof/>
        </w:rPr>
        <w:t>34</w:t>
      </w:r>
      <w:r>
        <w:rPr>
          <w:noProof/>
        </w:rPr>
        <w:fldChar w:fldCharType="end"/>
      </w:r>
    </w:p>
    <w:p w14:paraId="6B51376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044834 \h </w:instrText>
      </w:r>
      <w:r>
        <w:rPr>
          <w:noProof/>
        </w:rPr>
      </w:r>
      <w:r>
        <w:rPr>
          <w:noProof/>
        </w:rPr>
        <w:fldChar w:fldCharType="separate"/>
      </w:r>
      <w:r>
        <w:rPr>
          <w:noProof/>
        </w:rPr>
        <w:t>34</w:t>
      </w:r>
      <w:r>
        <w:rPr>
          <w:noProof/>
        </w:rPr>
        <w:fldChar w:fldCharType="end"/>
      </w:r>
    </w:p>
    <w:p w14:paraId="25C7C4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044835 \h </w:instrText>
      </w:r>
      <w:r>
        <w:rPr>
          <w:noProof/>
        </w:rPr>
      </w:r>
      <w:r>
        <w:rPr>
          <w:noProof/>
        </w:rPr>
        <w:fldChar w:fldCharType="separate"/>
      </w:r>
      <w:r>
        <w:rPr>
          <w:noProof/>
        </w:rPr>
        <w:t>35</w:t>
      </w:r>
      <w:r>
        <w:rPr>
          <w:noProof/>
        </w:rPr>
        <w:fldChar w:fldCharType="end"/>
      </w:r>
    </w:p>
    <w:p w14:paraId="7BC00CD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044836 \h </w:instrText>
      </w:r>
      <w:r>
        <w:rPr>
          <w:noProof/>
        </w:rPr>
      </w:r>
      <w:r>
        <w:rPr>
          <w:noProof/>
        </w:rPr>
        <w:fldChar w:fldCharType="separate"/>
      </w:r>
      <w:r>
        <w:rPr>
          <w:noProof/>
        </w:rPr>
        <w:t>36</w:t>
      </w:r>
      <w:r>
        <w:rPr>
          <w:noProof/>
        </w:rPr>
        <w:fldChar w:fldCharType="end"/>
      </w:r>
    </w:p>
    <w:p w14:paraId="11B93BD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044837 \h </w:instrText>
      </w:r>
      <w:r>
        <w:rPr>
          <w:noProof/>
        </w:rPr>
      </w:r>
      <w:r>
        <w:rPr>
          <w:noProof/>
        </w:rPr>
        <w:fldChar w:fldCharType="separate"/>
      </w:r>
      <w:r>
        <w:rPr>
          <w:noProof/>
        </w:rPr>
        <w:t>37</w:t>
      </w:r>
      <w:r>
        <w:rPr>
          <w:noProof/>
        </w:rPr>
        <w:fldChar w:fldCharType="end"/>
      </w:r>
    </w:p>
    <w:p w14:paraId="0A38A54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044838 \h </w:instrText>
      </w:r>
      <w:r>
        <w:rPr>
          <w:noProof/>
        </w:rPr>
      </w:r>
      <w:r>
        <w:rPr>
          <w:noProof/>
        </w:rPr>
        <w:fldChar w:fldCharType="separate"/>
      </w:r>
      <w:r>
        <w:rPr>
          <w:noProof/>
        </w:rPr>
        <w:t>38</w:t>
      </w:r>
      <w:r>
        <w:rPr>
          <w:noProof/>
        </w:rPr>
        <w:fldChar w:fldCharType="end"/>
      </w:r>
    </w:p>
    <w:p w14:paraId="3A2890C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044839 \h </w:instrText>
      </w:r>
      <w:r>
        <w:rPr>
          <w:noProof/>
        </w:rPr>
      </w:r>
      <w:r>
        <w:rPr>
          <w:noProof/>
        </w:rPr>
        <w:fldChar w:fldCharType="separate"/>
      </w:r>
      <w:r>
        <w:rPr>
          <w:noProof/>
        </w:rPr>
        <w:t>39</w:t>
      </w:r>
      <w:r>
        <w:rPr>
          <w:noProof/>
        </w:rPr>
        <w:fldChar w:fldCharType="end"/>
      </w:r>
    </w:p>
    <w:p w14:paraId="4146AD7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044840 \h </w:instrText>
      </w:r>
      <w:r>
        <w:rPr>
          <w:noProof/>
        </w:rPr>
      </w:r>
      <w:r>
        <w:rPr>
          <w:noProof/>
        </w:rPr>
        <w:fldChar w:fldCharType="separate"/>
      </w:r>
      <w:r>
        <w:rPr>
          <w:noProof/>
        </w:rPr>
        <w:t>39</w:t>
      </w:r>
      <w:r>
        <w:rPr>
          <w:noProof/>
        </w:rPr>
        <w:fldChar w:fldCharType="end"/>
      </w:r>
    </w:p>
    <w:p w14:paraId="4F793DD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044841 \h </w:instrText>
      </w:r>
      <w:r>
        <w:rPr>
          <w:noProof/>
        </w:rPr>
      </w:r>
      <w:r>
        <w:rPr>
          <w:noProof/>
        </w:rPr>
        <w:fldChar w:fldCharType="separate"/>
      </w:r>
      <w:r>
        <w:rPr>
          <w:noProof/>
        </w:rPr>
        <w:t>40</w:t>
      </w:r>
      <w:r>
        <w:rPr>
          <w:noProof/>
        </w:rPr>
        <w:fldChar w:fldCharType="end"/>
      </w:r>
    </w:p>
    <w:p w14:paraId="79454C5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044842 \h </w:instrText>
      </w:r>
      <w:r>
        <w:rPr>
          <w:noProof/>
        </w:rPr>
      </w:r>
      <w:r>
        <w:rPr>
          <w:noProof/>
        </w:rPr>
        <w:fldChar w:fldCharType="separate"/>
      </w:r>
      <w:r>
        <w:rPr>
          <w:noProof/>
        </w:rPr>
        <w:t>40</w:t>
      </w:r>
      <w:r>
        <w:rPr>
          <w:noProof/>
        </w:rPr>
        <w:fldChar w:fldCharType="end"/>
      </w:r>
    </w:p>
    <w:p w14:paraId="728FC35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43 \h </w:instrText>
      </w:r>
      <w:r>
        <w:rPr>
          <w:noProof/>
        </w:rPr>
      </w:r>
      <w:r>
        <w:rPr>
          <w:noProof/>
        </w:rPr>
        <w:fldChar w:fldCharType="separate"/>
      </w:r>
      <w:r>
        <w:rPr>
          <w:noProof/>
        </w:rPr>
        <w:t>41</w:t>
      </w:r>
      <w:r>
        <w:rPr>
          <w:noProof/>
        </w:rPr>
        <w:fldChar w:fldCharType="end"/>
      </w:r>
    </w:p>
    <w:p w14:paraId="10467B2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044844 \h </w:instrText>
      </w:r>
      <w:r>
        <w:rPr>
          <w:noProof/>
        </w:rPr>
      </w:r>
      <w:r>
        <w:rPr>
          <w:noProof/>
        </w:rPr>
        <w:fldChar w:fldCharType="separate"/>
      </w:r>
      <w:r>
        <w:rPr>
          <w:noProof/>
        </w:rPr>
        <w:t>41</w:t>
      </w:r>
      <w:r>
        <w:rPr>
          <w:noProof/>
        </w:rPr>
        <w:fldChar w:fldCharType="end"/>
      </w:r>
    </w:p>
    <w:p w14:paraId="7AEFAC8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45 \h </w:instrText>
      </w:r>
      <w:r>
        <w:rPr>
          <w:noProof/>
        </w:rPr>
      </w:r>
      <w:r>
        <w:rPr>
          <w:noProof/>
        </w:rPr>
        <w:fldChar w:fldCharType="separate"/>
      </w:r>
      <w:r>
        <w:rPr>
          <w:noProof/>
        </w:rPr>
        <w:t>42</w:t>
      </w:r>
      <w:r>
        <w:rPr>
          <w:noProof/>
        </w:rPr>
        <w:fldChar w:fldCharType="end"/>
      </w:r>
    </w:p>
    <w:p w14:paraId="57BAD90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044846 \h </w:instrText>
      </w:r>
      <w:r>
        <w:rPr>
          <w:noProof/>
        </w:rPr>
      </w:r>
      <w:r>
        <w:rPr>
          <w:noProof/>
        </w:rPr>
        <w:fldChar w:fldCharType="separate"/>
      </w:r>
      <w:r>
        <w:rPr>
          <w:noProof/>
        </w:rPr>
        <w:t>43</w:t>
      </w:r>
      <w:r>
        <w:rPr>
          <w:noProof/>
        </w:rPr>
        <w:fldChar w:fldCharType="end"/>
      </w:r>
    </w:p>
    <w:p w14:paraId="3625236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Modèle objet</w:t>
      </w:r>
      <w:r>
        <w:rPr>
          <w:noProof/>
        </w:rPr>
        <w:tab/>
      </w:r>
      <w:r>
        <w:rPr>
          <w:noProof/>
        </w:rPr>
        <w:fldChar w:fldCharType="begin"/>
      </w:r>
      <w:r>
        <w:rPr>
          <w:noProof/>
        </w:rPr>
        <w:instrText xml:space="preserve"> PAGEREF _Toc455044847 \h </w:instrText>
      </w:r>
      <w:r>
        <w:rPr>
          <w:noProof/>
        </w:rPr>
      </w:r>
      <w:r>
        <w:rPr>
          <w:noProof/>
        </w:rPr>
        <w:fldChar w:fldCharType="separate"/>
      </w:r>
      <w:r>
        <w:rPr>
          <w:noProof/>
        </w:rPr>
        <w:t>43</w:t>
      </w:r>
      <w:r>
        <w:rPr>
          <w:noProof/>
        </w:rPr>
        <w:fldChar w:fldCharType="end"/>
      </w:r>
    </w:p>
    <w:p w14:paraId="49CB3CC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044848 \h </w:instrText>
      </w:r>
      <w:r>
        <w:rPr>
          <w:noProof/>
        </w:rPr>
      </w:r>
      <w:r>
        <w:rPr>
          <w:noProof/>
        </w:rPr>
        <w:fldChar w:fldCharType="separate"/>
      </w:r>
      <w:r>
        <w:rPr>
          <w:noProof/>
        </w:rPr>
        <w:t>46</w:t>
      </w:r>
      <w:r>
        <w:rPr>
          <w:noProof/>
        </w:rPr>
        <w:fldChar w:fldCharType="end"/>
      </w:r>
    </w:p>
    <w:p w14:paraId="14E7271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5044849 \h </w:instrText>
      </w:r>
      <w:r>
        <w:rPr>
          <w:noProof/>
        </w:rPr>
      </w:r>
      <w:r>
        <w:rPr>
          <w:noProof/>
        </w:rPr>
        <w:fldChar w:fldCharType="separate"/>
      </w:r>
      <w:r>
        <w:rPr>
          <w:noProof/>
        </w:rPr>
        <w:t>46</w:t>
      </w:r>
      <w:r>
        <w:rPr>
          <w:noProof/>
        </w:rPr>
        <w:fldChar w:fldCharType="end"/>
      </w:r>
    </w:p>
    <w:p w14:paraId="02D24DF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5044850 \h </w:instrText>
      </w:r>
      <w:r>
        <w:rPr>
          <w:noProof/>
        </w:rPr>
      </w:r>
      <w:r>
        <w:rPr>
          <w:noProof/>
        </w:rPr>
        <w:fldChar w:fldCharType="separate"/>
      </w:r>
      <w:r>
        <w:rPr>
          <w:noProof/>
        </w:rPr>
        <w:t>46</w:t>
      </w:r>
      <w:r>
        <w:rPr>
          <w:noProof/>
        </w:rPr>
        <w:fldChar w:fldCharType="end"/>
      </w:r>
    </w:p>
    <w:p w14:paraId="59056BD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5044851 \h </w:instrText>
      </w:r>
      <w:r>
        <w:rPr>
          <w:noProof/>
        </w:rPr>
      </w:r>
      <w:r>
        <w:rPr>
          <w:noProof/>
        </w:rPr>
        <w:fldChar w:fldCharType="separate"/>
      </w:r>
      <w:r>
        <w:rPr>
          <w:noProof/>
        </w:rPr>
        <w:t>46</w:t>
      </w:r>
      <w:r>
        <w:rPr>
          <w:noProof/>
        </w:rPr>
        <w:fldChar w:fldCharType="end"/>
      </w:r>
    </w:p>
    <w:p w14:paraId="400828E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5044852 \h </w:instrText>
      </w:r>
      <w:r>
        <w:rPr>
          <w:noProof/>
        </w:rPr>
      </w:r>
      <w:r>
        <w:rPr>
          <w:noProof/>
        </w:rPr>
        <w:fldChar w:fldCharType="separate"/>
      </w:r>
      <w:r>
        <w:rPr>
          <w:noProof/>
        </w:rPr>
        <w:t>47</w:t>
      </w:r>
      <w:r>
        <w:rPr>
          <w:noProof/>
        </w:rPr>
        <w:fldChar w:fldCharType="end"/>
      </w:r>
    </w:p>
    <w:p w14:paraId="1414E2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044853 \h </w:instrText>
      </w:r>
      <w:r>
        <w:rPr>
          <w:noProof/>
        </w:rPr>
      </w:r>
      <w:r>
        <w:rPr>
          <w:noProof/>
        </w:rPr>
        <w:fldChar w:fldCharType="separate"/>
      </w:r>
      <w:r>
        <w:rPr>
          <w:noProof/>
        </w:rPr>
        <w:t>47</w:t>
      </w:r>
      <w:r>
        <w:rPr>
          <w:noProof/>
        </w:rPr>
        <w:fldChar w:fldCharType="end"/>
      </w:r>
    </w:p>
    <w:p w14:paraId="0036D40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Démonstration du résultat</w:t>
      </w:r>
      <w:r>
        <w:rPr>
          <w:noProof/>
        </w:rPr>
        <w:tab/>
      </w:r>
      <w:r>
        <w:rPr>
          <w:noProof/>
        </w:rPr>
        <w:fldChar w:fldCharType="begin"/>
      </w:r>
      <w:r>
        <w:rPr>
          <w:noProof/>
        </w:rPr>
        <w:instrText xml:space="preserve"> PAGEREF _Toc455044854 \h </w:instrText>
      </w:r>
      <w:r>
        <w:rPr>
          <w:noProof/>
        </w:rPr>
      </w:r>
      <w:r>
        <w:rPr>
          <w:noProof/>
        </w:rPr>
        <w:fldChar w:fldCharType="separate"/>
      </w:r>
      <w:r>
        <w:rPr>
          <w:noProof/>
        </w:rPr>
        <w:t>47</w:t>
      </w:r>
      <w:r>
        <w:rPr>
          <w:noProof/>
        </w:rPr>
        <w:fldChar w:fldCharType="end"/>
      </w:r>
    </w:p>
    <w:p w14:paraId="527038E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Limites et améliorations</w:t>
      </w:r>
      <w:r>
        <w:rPr>
          <w:noProof/>
        </w:rPr>
        <w:tab/>
      </w:r>
      <w:r>
        <w:rPr>
          <w:noProof/>
        </w:rPr>
        <w:fldChar w:fldCharType="begin"/>
      </w:r>
      <w:r>
        <w:rPr>
          <w:noProof/>
        </w:rPr>
        <w:instrText xml:space="preserve"> PAGEREF _Toc455044855 \h </w:instrText>
      </w:r>
      <w:r>
        <w:rPr>
          <w:noProof/>
        </w:rPr>
      </w:r>
      <w:r>
        <w:rPr>
          <w:noProof/>
        </w:rPr>
        <w:fldChar w:fldCharType="separate"/>
      </w:r>
      <w:r>
        <w:rPr>
          <w:noProof/>
        </w:rPr>
        <w:t>47</w:t>
      </w:r>
      <w:r>
        <w:rPr>
          <w:noProof/>
        </w:rPr>
        <w:fldChar w:fldCharType="end"/>
      </w:r>
    </w:p>
    <w:p w14:paraId="3642D5A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044856 \h </w:instrText>
      </w:r>
      <w:r>
        <w:rPr>
          <w:noProof/>
        </w:rPr>
      </w:r>
      <w:r>
        <w:rPr>
          <w:noProof/>
        </w:rPr>
        <w:fldChar w:fldCharType="separate"/>
      </w:r>
      <w:r>
        <w:rPr>
          <w:noProof/>
        </w:rPr>
        <w:t>48</w:t>
      </w:r>
      <w:r>
        <w:rPr>
          <w:noProof/>
        </w:rPr>
        <w:fldChar w:fldCharType="end"/>
      </w:r>
    </w:p>
    <w:p w14:paraId="3D0B153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044857 \h </w:instrText>
      </w:r>
      <w:r>
        <w:rPr>
          <w:noProof/>
        </w:rPr>
      </w:r>
      <w:r>
        <w:rPr>
          <w:noProof/>
        </w:rPr>
        <w:fldChar w:fldCharType="separate"/>
      </w:r>
      <w:r>
        <w:rPr>
          <w:noProof/>
        </w:rPr>
        <w:t>48</w:t>
      </w:r>
      <w:r>
        <w:rPr>
          <w:noProof/>
        </w:rPr>
        <w:fldChar w:fldCharType="end"/>
      </w:r>
    </w:p>
    <w:p w14:paraId="6D3A165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58 \h </w:instrText>
      </w:r>
      <w:r>
        <w:rPr>
          <w:noProof/>
        </w:rPr>
      </w:r>
      <w:r>
        <w:rPr>
          <w:noProof/>
        </w:rPr>
        <w:fldChar w:fldCharType="separate"/>
      </w:r>
      <w:r>
        <w:rPr>
          <w:noProof/>
        </w:rPr>
        <w:t>48</w:t>
      </w:r>
      <w:r>
        <w:rPr>
          <w:noProof/>
        </w:rPr>
        <w:fldChar w:fldCharType="end"/>
      </w:r>
    </w:p>
    <w:p w14:paraId="6877808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044859 \h </w:instrText>
      </w:r>
      <w:r>
        <w:rPr>
          <w:noProof/>
        </w:rPr>
      </w:r>
      <w:r>
        <w:rPr>
          <w:noProof/>
        </w:rPr>
        <w:fldChar w:fldCharType="separate"/>
      </w:r>
      <w:r>
        <w:rPr>
          <w:noProof/>
        </w:rPr>
        <w:t>48</w:t>
      </w:r>
      <w:r>
        <w:rPr>
          <w:noProof/>
        </w:rPr>
        <w:fldChar w:fldCharType="end"/>
      </w:r>
    </w:p>
    <w:p w14:paraId="4B8BEB7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5044860 \h </w:instrText>
      </w:r>
      <w:r>
        <w:rPr>
          <w:noProof/>
        </w:rPr>
      </w:r>
      <w:r>
        <w:rPr>
          <w:noProof/>
        </w:rPr>
        <w:fldChar w:fldCharType="separate"/>
      </w:r>
      <w:r>
        <w:rPr>
          <w:noProof/>
        </w:rPr>
        <w:t>49</w:t>
      </w:r>
      <w:r>
        <w:rPr>
          <w:noProof/>
        </w:rPr>
        <w:fldChar w:fldCharType="end"/>
      </w:r>
    </w:p>
    <w:p w14:paraId="51D4A47F"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5044861 \h </w:instrText>
      </w:r>
      <w:r>
        <w:rPr>
          <w:noProof/>
        </w:rPr>
      </w:r>
      <w:r>
        <w:rPr>
          <w:noProof/>
        </w:rPr>
        <w:fldChar w:fldCharType="separate"/>
      </w:r>
      <w:r>
        <w:rPr>
          <w:noProof/>
        </w:rPr>
        <w:t>49</w:t>
      </w:r>
      <w:r>
        <w:rPr>
          <w:noProof/>
        </w:rPr>
        <w:fldChar w:fldCharType="end"/>
      </w:r>
    </w:p>
    <w:p w14:paraId="65B7706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Architecture</w:t>
      </w:r>
      <w:r>
        <w:rPr>
          <w:noProof/>
        </w:rPr>
        <w:tab/>
      </w:r>
      <w:r>
        <w:rPr>
          <w:noProof/>
        </w:rPr>
        <w:fldChar w:fldCharType="begin"/>
      </w:r>
      <w:r>
        <w:rPr>
          <w:noProof/>
        </w:rPr>
        <w:instrText xml:space="preserve"> PAGEREF _Toc455044862 \h </w:instrText>
      </w:r>
      <w:r>
        <w:rPr>
          <w:noProof/>
        </w:rPr>
      </w:r>
      <w:r>
        <w:rPr>
          <w:noProof/>
        </w:rPr>
        <w:fldChar w:fldCharType="separate"/>
      </w:r>
      <w:r>
        <w:rPr>
          <w:noProof/>
        </w:rPr>
        <w:t>49</w:t>
      </w:r>
      <w:r>
        <w:rPr>
          <w:noProof/>
        </w:rPr>
        <w:fldChar w:fldCharType="end"/>
      </w:r>
    </w:p>
    <w:p w14:paraId="4961131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63 \h </w:instrText>
      </w:r>
      <w:r>
        <w:rPr>
          <w:noProof/>
        </w:rPr>
      </w:r>
      <w:r>
        <w:rPr>
          <w:noProof/>
        </w:rPr>
        <w:fldChar w:fldCharType="separate"/>
      </w:r>
      <w:r>
        <w:rPr>
          <w:noProof/>
        </w:rPr>
        <w:t>49</w:t>
      </w:r>
      <w:r>
        <w:rPr>
          <w:noProof/>
        </w:rPr>
        <w:fldChar w:fldCharType="end"/>
      </w:r>
    </w:p>
    <w:p w14:paraId="2C25244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Hypothèses des activités automatisées</w:t>
      </w:r>
      <w:r>
        <w:rPr>
          <w:noProof/>
        </w:rPr>
        <w:tab/>
      </w:r>
      <w:r>
        <w:rPr>
          <w:noProof/>
        </w:rPr>
        <w:fldChar w:fldCharType="begin"/>
      </w:r>
      <w:r>
        <w:rPr>
          <w:noProof/>
        </w:rPr>
        <w:instrText xml:space="preserve"> PAGEREF _Toc455044864 \h </w:instrText>
      </w:r>
      <w:r>
        <w:rPr>
          <w:noProof/>
        </w:rPr>
      </w:r>
      <w:r>
        <w:rPr>
          <w:noProof/>
        </w:rPr>
        <w:fldChar w:fldCharType="separate"/>
      </w:r>
      <w:r>
        <w:rPr>
          <w:noProof/>
        </w:rPr>
        <w:t>49</w:t>
      </w:r>
      <w:r>
        <w:rPr>
          <w:noProof/>
        </w:rPr>
        <w:fldChar w:fldCharType="end"/>
      </w:r>
    </w:p>
    <w:p w14:paraId="27ECAA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044865 \h </w:instrText>
      </w:r>
      <w:r>
        <w:rPr>
          <w:noProof/>
        </w:rPr>
      </w:r>
      <w:r>
        <w:rPr>
          <w:noProof/>
        </w:rPr>
        <w:fldChar w:fldCharType="separate"/>
      </w:r>
      <w:r>
        <w:rPr>
          <w:noProof/>
        </w:rPr>
        <w:t>50</w:t>
      </w:r>
      <w:r>
        <w:rPr>
          <w:noProof/>
        </w:rPr>
        <w:fldChar w:fldCharType="end"/>
      </w:r>
    </w:p>
    <w:p w14:paraId="3D54F47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044866 \h </w:instrText>
      </w:r>
      <w:r>
        <w:rPr>
          <w:noProof/>
        </w:rPr>
      </w:r>
      <w:r>
        <w:rPr>
          <w:noProof/>
        </w:rPr>
        <w:fldChar w:fldCharType="separate"/>
      </w:r>
      <w:r>
        <w:rPr>
          <w:noProof/>
        </w:rPr>
        <w:t>50</w:t>
      </w:r>
      <w:r>
        <w:rPr>
          <w:noProof/>
        </w:rPr>
        <w:fldChar w:fldCharType="end"/>
      </w:r>
    </w:p>
    <w:p w14:paraId="7F346E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044867 \h </w:instrText>
      </w:r>
      <w:r>
        <w:rPr>
          <w:noProof/>
        </w:rPr>
      </w:r>
      <w:r>
        <w:rPr>
          <w:noProof/>
        </w:rPr>
        <w:fldChar w:fldCharType="separate"/>
      </w:r>
      <w:r>
        <w:rPr>
          <w:noProof/>
        </w:rPr>
        <w:t>51</w:t>
      </w:r>
      <w:r>
        <w:rPr>
          <w:noProof/>
        </w:rPr>
        <w:fldChar w:fldCharType="end"/>
      </w:r>
    </w:p>
    <w:p w14:paraId="197B223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Limites et recommandations</w:t>
      </w:r>
      <w:r>
        <w:rPr>
          <w:noProof/>
        </w:rPr>
        <w:tab/>
      </w:r>
      <w:r>
        <w:rPr>
          <w:noProof/>
        </w:rPr>
        <w:fldChar w:fldCharType="begin"/>
      </w:r>
      <w:r>
        <w:rPr>
          <w:noProof/>
        </w:rPr>
        <w:instrText xml:space="preserve"> PAGEREF _Toc455044868 \h </w:instrText>
      </w:r>
      <w:r>
        <w:rPr>
          <w:noProof/>
        </w:rPr>
      </w:r>
      <w:r>
        <w:rPr>
          <w:noProof/>
        </w:rPr>
        <w:fldChar w:fldCharType="separate"/>
      </w:r>
      <w:r>
        <w:rPr>
          <w:noProof/>
        </w:rPr>
        <w:t>51</w:t>
      </w:r>
      <w:r>
        <w:rPr>
          <w:noProof/>
        </w:rPr>
        <w:fldChar w:fldCharType="end"/>
      </w:r>
    </w:p>
    <w:p w14:paraId="23DD04A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044869 \h </w:instrText>
      </w:r>
      <w:r>
        <w:rPr>
          <w:noProof/>
        </w:rPr>
      </w:r>
      <w:r>
        <w:rPr>
          <w:noProof/>
        </w:rPr>
        <w:fldChar w:fldCharType="separate"/>
      </w:r>
      <w:r>
        <w:rPr>
          <w:noProof/>
        </w:rPr>
        <w:t>51</w:t>
      </w:r>
      <w:r>
        <w:rPr>
          <w:noProof/>
        </w:rPr>
        <w:fldChar w:fldCharType="end"/>
      </w:r>
    </w:p>
    <w:p w14:paraId="7109597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044870 \h </w:instrText>
      </w:r>
      <w:r>
        <w:rPr>
          <w:noProof/>
        </w:rPr>
      </w:r>
      <w:r>
        <w:rPr>
          <w:noProof/>
        </w:rPr>
        <w:fldChar w:fldCharType="separate"/>
      </w:r>
      <w:r>
        <w:rPr>
          <w:noProof/>
        </w:rPr>
        <w:t>52</w:t>
      </w:r>
      <w:r>
        <w:rPr>
          <w:noProof/>
        </w:rPr>
        <w:fldChar w:fldCharType="end"/>
      </w:r>
    </w:p>
    <w:p w14:paraId="0EBAAE7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044871 \h </w:instrText>
      </w:r>
      <w:r>
        <w:rPr>
          <w:noProof/>
        </w:rPr>
      </w:r>
      <w:r>
        <w:rPr>
          <w:noProof/>
        </w:rPr>
        <w:fldChar w:fldCharType="separate"/>
      </w:r>
      <w:r>
        <w:rPr>
          <w:noProof/>
        </w:rPr>
        <w:t>53</w:t>
      </w:r>
      <w:r>
        <w:rPr>
          <w:noProof/>
        </w:rPr>
        <w:fldChar w:fldCharType="end"/>
      </w:r>
    </w:p>
    <w:p w14:paraId="2AC3923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044872 \h </w:instrText>
      </w:r>
      <w:r>
        <w:rPr>
          <w:noProof/>
        </w:rPr>
      </w:r>
      <w:r>
        <w:rPr>
          <w:noProof/>
        </w:rPr>
        <w:fldChar w:fldCharType="separate"/>
      </w:r>
      <w:r>
        <w:rPr>
          <w:noProof/>
        </w:rPr>
        <w:t>55</w:t>
      </w:r>
      <w:r>
        <w:rPr>
          <w:noProof/>
        </w:rPr>
        <w:fldChar w:fldCharType="end"/>
      </w:r>
    </w:p>
    <w:p w14:paraId="2BCC843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873 \h </w:instrText>
      </w:r>
      <w:r>
        <w:rPr>
          <w:noProof/>
        </w:rPr>
      </w:r>
      <w:r>
        <w:rPr>
          <w:noProof/>
        </w:rPr>
        <w:fldChar w:fldCharType="separate"/>
      </w:r>
      <w:r>
        <w:rPr>
          <w:noProof/>
        </w:rPr>
        <w:t>55</w:t>
      </w:r>
      <w:r>
        <w:rPr>
          <w:noProof/>
        </w:rPr>
        <w:fldChar w:fldCharType="end"/>
      </w:r>
    </w:p>
    <w:p w14:paraId="5FFA36E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874 \h </w:instrText>
      </w:r>
      <w:r>
        <w:rPr>
          <w:noProof/>
        </w:rPr>
      </w:r>
      <w:r>
        <w:rPr>
          <w:noProof/>
        </w:rPr>
        <w:fldChar w:fldCharType="separate"/>
      </w:r>
      <w:r>
        <w:rPr>
          <w:noProof/>
        </w:rPr>
        <w:t>56</w:t>
      </w:r>
      <w:r>
        <w:rPr>
          <w:noProof/>
        </w:rPr>
        <w:fldChar w:fldCharType="end"/>
      </w:r>
    </w:p>
    <w:p w14:paraId="1D1A44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044875 \h </w:instrText>
      </w:r>
      <w:r>
        <w:rPr>
          <w:noProof/>
        </w:rPr>
      </w:r>
      <w:r>
        <w:rPr>
          <w:noProof/>
        </w:rPr>
        <w:fldChar w:fldCharType="separate"/>
      </w:r>
      <w:r>
        <w:rPr>
          <w:noProof/>
        </w:rPr>
        <w:t>57</w:t>
      </w:r>
      <w:r>
        <w:rPr>
          <w:noProof/>
        </w:rPr>
        <w:fldChar w:fldCharType="end"/>
      </w:r>
    </w:p>
    <w:p w14:paraId="13CA1A4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Projection</w:t>
      </w:r>
      <w:r>
        <w:rPr>
          <w:noProof/>
        </w:rPr>
        <w:tab/>
      </w:r>
      <w:r>
        <w:rPr>
          <w:noProof/>
        </w:rPr>
        <w:fldChar w:fldCharType="begin"/>
      </w:r>
      <w:r>
        <w:rPr>
          <w:noProof/>
        </w:rPr>
        <w:instrText xml:space="preserve"> PAGEREF _Toc455044876 \h </w:instrText>
      </w:r>
      <w:r>
        <w:rPr>
          <w:noProof/>
        </w:rPr>
      </w:r>
      <w:r>
        <w:rPr>
          <w:noProof/>
        </w:rPr>
        <w:fldChar w:fldCharType="separate"/>
      </w:r>
      <w:r>
        <w:rPr>
          <w:noProof/>
        </w:rPr>
        <w:t>58</w:t>
      </w:r>
      <w:r>
        <w:rPr>
          <w:noProof/>
        </w:rPr>
        <w:fldChar w:fldCharType="end"/>
      </w:r>
    </w:p>
    <w:p w14:paraId="4B5F302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877 \h </w:instrText>
      </w:r>
      <w:r>
        <w:rPr>
          <w:noProof/>
        </w:rPr>
      </w:r>
      <w:r>
        <w:rPr>
          <w:noProof/>
        </w:rPr>
        <w:fldChar w:fldCharType="separate"/>
      </w:r>
      <w:r>
        <w:rPr>
          <w:noProof/>
        </w:rPr>
        <w:t>58</w:t>
      </w:r>
      <w:r>
        <w:rPr>
          <w:noProof/>
        </w:rPr>
        <w:fldChar w:fldCharType="end"/>
      </w:r>
    </w:p>
    <w:p w14:paraId="1DC6DC2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juste en dessous] Développement de l’algorithme de choix de l’offre</w:t>
      </w:r>
      <w:r>
        <w:rPr>
          <w:noProof/>
        </w:rPr>
        <w:tab/>
      </w:r>
      <w:r>
        <w:rPr>
          <w:noProof/>
        </w:rPr>
        <w:fldChar w:fldCharType="begin"/>
      </w:r>
      <w:r>
        <w:rPr>
          <w:noProof/>
        </w:rPr>
        <w:instrText xml:space="preserve"> PAGEREF _Toc455044878 \h </w:instrText>
      </w:r>
      <w:r>
        <w:rPr>
          <w:noProof/>
        </w:rPr>
      </w:r>
      <w:r>
        <w:rPr>
          <w:noProof/>
        </w:rPr>
        <w:fldChar w:fldCharType="separate"/>
      </w:r>
      <w:r>
        <w:rPr>
          <w:noProof/>
        </w:rPr>
        <w:t>59</w:t>
      </w:r>
      <w:r>
        <w:rPr>
          <w:noProof/>
        </w:rPr>
        <w:fldChar w:fldCharType="end"/>
      </w:r>
    </w:p>
    <w:p w14:paraId="70F970E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79 \h </w:instrText>
      </w:r>
      <w:r>
        <w:rPr>
          <w:noProof/>
        </w:rPr>
      </w:r>
      <w:r>
        <w:rPr>
          <w:noProof/>
        </w:rPr>
        <w:fldChar w:fldCharType="separate"/>
      </w:r>
      <w:r>
        <w:rPr>
          <w:noProof/>
        </w:rPr>
        <w:t>59</w:t>
      </w:r>
      <w:r>
        <w:rPr>
          <w:noProof/>
        </w:rPr>
        <w:fldChar w:fldCharType="end"/>
      </w:r>
    </w:p>
    <w:p w14:paraId="2C6E385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044880 \h </w:instrText>
      </w:r>
      <w:r>
        <w:rPr>
          <w:noProof/>
        </w:rPr>
      </w:r>
      <w:r>
        <w:rPr>
          <w:noProof/>
        </w:rPr>
        <w:fldChar w:fldCharType="separate"/>
      </w:r>
      <w:r>
        <w:rPr>
          <w:noProof/>
        </w:rPr>
        <w:t>59</w:t>
      </w:r>
      <w:r>
        <w:rPr>
          <w:noProof/>
        </w:rPr>
        <w:fldChar w:fldCharType="end"/>
      </w:r>
    </w:p>
    <w:p w14:paraId="1B7478B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044881 \h </w:instrText>
      </w:r>
      <w:r>
        <w:rPr>
          <w:noProof/>
        </w:rPr>
      </w:r>
      <w:r>
        <w:rPr>
          <w:noProof/>
        </w:rPr>
        <w:fldChar w:fldCharType="separate"/>
      </w:r>
      <w:r>
        <w:rPr>
          <w:noProof/>
        </w:rPr>
        <w:t>59</w:t>
      </w:r>
      <w:r>
        <w:rPr>
          <w:noProof/>
        </w:rPr>
        <w:fldChar w:fldCharType="end"/>
      </w:r>
    </w:p>
    <w:p w14:paraId="5E48AC4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044882 \h </w:instrText>
      </w:r>
      <w:r>
        <w:rPr>
          <w:noProof/>
        </w:rPr>
      </w:r>
      <w:r>
        <w:rPr>
          <w:noProof/>
        </w:rPr>
        <w:fldChar w:fldCharType="separate"/>
      </w:r>
      <w:r>
        <w:rPr>
          <w:noProof/>
        </w:rPr>
        <w:t>61</w:t>
      </w:r>
      <w:r>
        <w:rPr>
          <w:noProof/>
        </w:rPr>
        <w:fldChar w:fldCharType="end"/>
      </w:r>
    </w:p>
    <w:p w14:paraId="2506BDF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044883 \h </w:instrText>
      </w:r>
      <w:r>
        <w:rPr>
          <w:noProof/>
        </w:rPr>
      </w:r>
      <w:r>
        <w:rPr>
          <w:noProof/>
        </w:rPr>
        <w:fldChar w:fldCharType="separate"/>
      </w:r>
      <w:r>
        <w:rPr>
          <w:noProof/>
        </w:rPr>
        <w:t>61</w:t>
      </w:r>
      <w:r>
        <w:rPr>
          <w:noProof/>
        </w:rPr>
        <w:fldChar w:fldCharType="end"/>
      </w:r>
    </w:p>
    <w:p w14:paraId="0EB1BAB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044884 \h </w:instrText>
      </w:r>
      <w:r>
        <w:rPr>
          <w:noProof/>
        </w:rPr>
      </w:r>
      <w:r>
        <w:rPr>
          <w:noProof/>
        </w:rPr>
        <w:fldChar w:fldCharType="separate"/>
      </w:r>
      <w:r>
        <w:rPr>
          <w:noProof/>
        </w:rPr>
        <w:t>61</w:t>
      </w:r>
      <w:r>
        <w:rPr>
          <w:noProof/>
        </w:rPr>
        <w:fldChar w:fldCharType="end"/>
      </w:r>
    </w:p>
    <w:p w14:paraId="5353E09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85 \h </w:instrText>
      </w:r>
      <w:r>
        <w:rPr>
          <w:noProof/>
        </w:rPr>
      </w:r>
      <w:r>
        <w:rPr>
          <w:noProof/>
        </w:rPr>
        <w:fldChar w:fldCharType="separate"/>
      </w:r>
      <w:r>
        <w:rPr>
          <w:noProof/>
        </w:rPr>
        <w:t>61</w:t>
      </w:r>
      <w:r>
        <w:rPr>
          <w:noProof/>
        </w:rPr>
        <w:fldChar w:fldCharType="end"/>
      </w:r>
    </w:p>
    <w:p w14:paraId="53DC7F03"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044886 \h </w:instrText>
      </w:r>
      <w:r>
        <w:rPr>
          <w:noProof/>
        </w:rPr>
      </w:r>
      <w:r>
        <w:rPr>
          <w:noProof/>
        </w:rPr>
        <w:fldChar w:fldCharType="separate"/>
      </w:r>
      <w:r>
        <w:rPr>
          <w:noProof/>
        </w:rPr>
        <w:t>63</w:t>
      </w:r>
      <w:r>
        <w:rPr>
          <w:noProof/>
        </w:rPr>
        <w:fldChar w:fldCharType="end"/>
      </w:r>
    </w:p>
    <w:p w14:paraId="4D0174B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87 \h </w:instrText>
      </w:r>
      <w:r>
        <w:rPr>
          <w:noProof/>
        </w:rPr>
      </w:r>
      <w:r>
        <w:rPr>
          <w:noProof/>
        </w:rPr>
        <w:fldChar w:fldCharType="separate"/>
      </w:r>
      <w:r>
        <w:rPr>
          <w:noProof/>
        </w:rPr>
        <w:t>63</w:t>
      </w:r>
      <w:r>
        <w:rPr>
          <w:noProof/>
        </w:rPr>
        <w:fldChar w:fldCharType="end"/>
      </w:r>
    </w:p>
    <w:p w14:paraId="4BE7C6D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044888 \h </w:instrText>
      </w:r>
      <w:r>
        <w:rPr>
          <w:noProof/>
        </w:rPr>
      </w:r>
      <w:r>
        <w:rPr>
          <w:noProof/>
        </w:rPr>
        <w:fldChar w:fldCharType="separate"/>
      </w:r>
      <w:r>
        <w:rPr>
          <w:noProof/>
        </w:rPr>
        <w:t>63</w:t>
      </w:r>
      <w:r>
        <w:rPr>
          <w:noProof/>
        </w:rPr>
        <w:fldChar w:fldCharType="end"/>
      </w:r>
    </w:p>
    <w:p w14:paraId="15C49D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044889 \h </w:instrText>
      </w:r>
      <w:r>
        <w:rPr>
          <w:noProof/>
        </w:rPr>
      </w:r>
      <w:r>
        <w:rPr>
          <w:noProof/>
        </w:rPr>
        <w:fldChar w:fldCharType="separate"/>
      </w:r>
      <w:r>
        <w:rPr>
          <w:noProof/>
        </w:rPr>
        <w:t>64</w:t>
      </w:r>
      <w:r>
        <w:rPr>
          <w:noProof/>
        </w:rPr>
        <w:fldChar w:fldCharType="end"/>
      </w:r>
    </w:p>
    <w:p w14:paraId="32E4683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90 \h </w:instrText>
      </w:r>
      <w:r>
        <w:rPr>
          <w:noProof/>
        </w:rPr>
      </w:r>
      <w:r>
        <w:rPr>
          <w:noProof/>
        </w:rPr>
        <w:fldChar w:fldCharType="separate"/>
      </w:r>
      <w:r>
        <w:rPr>
          <w:noProof/>
        </w:rPr>
        <w:t>67</w:t>
      </w:r>
      <w:r>
        <w:rPr>
          <w:noProof/>
        </w:rPr>
        <w:fldChar w:fldCharType="end"/>
      </w:r>
    </w:p>
    <w:p w14:paraId="7F7F499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044891 \h </w:instrText>
      </w:r>
      <w:r>
        <w:rPr>
          <w:noProof/>
        </w:rPr>
      </w:r>
      <w:r>
        <w:rPr>
          <w:noProof/>
        </w:rPr>
        <w:fldChar w:fldCharType="separate"/>
      </w:r>
      <w:r>
        <w:rPr>
          <w:noProof/>
        </w:rPr>
        <w:t>68</w:t>
      </w:r>
      <w:r>
        <w:rPr>
          <w:noProof/>
        </w:rPr>
        <w:fldChar w:fldCharType="end"/>
      </w:r>
    </w:p>
    <w:p w14:paraId="5138165A"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044892 \h </w:instrText>
      </w:r>
      <w:r>
        <w:rPr>
          <w:noProof/>
        </w:rPr>
      </w:r>
      <w:r>
        <w:rPr>
          <w:noProof/>
        </w:rPr>
        <w:fldChar w:fldCharType="separate"/>
      </w:r>
      <w:r>
        <w:rPr>
          <w:noProof/>
        </w:rPr>
        <w:t>70</w:t>
      </w:r>
      <w:r>
        <w:rPr>
          <w:noProof/>
        </w:rPr>
        <w:fldChar w:fldCharType="end"/>
      </w:r>
    </w:p>
    <w:p w14:paraId="6FBE60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93 \h </w:instrText>
      </w:r>
      <w:r>
        <w:rPr>
          <w:noProof/>
        </w:rPr>
      </w:r>
      <w:r>
        <w:rPr>
          <w:noProof/>
        </w:rPr>
        <w:fldChar w:fldCharType="separate"/>
      </w:r>
      <w:r>
        <w:rPr>
          <w:noProof/>
        </w:rPr>
        <w:t>70</w:t>
      </w:r>
      <w:r>
        <w:rPr>
          <w:noProof/>
        </w:rPr>
        <w:fldChar w:fldCharType="end"/>
      </w:r>
    </w:p>
    <w:p w14:paraId="7589C8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5044894 \h </w:instrText>
      </w:r>
      <w:r>
        <w:rPr>
          <w:noProof/>
        </w:rPr>
      </w:r>
      <w:r>
        <w:rPr>
          <w:noProof/>
        </w:rPr>
        <w:fldChar w:fldCharType="separate"/>
      </w:r>
      <w:r>
        <w:rPr>
          <w:noProof/>
        </w:rPr>
        <w:t>70</w:t>
      </w:r>
      <w:r>
        <w:rPr>
          <w:noProof/>
        </w:rPr>
        <w:fldChar w:fldCharType="end"/>
      </w:r>
    </w:p>
    <w:p w14:paraId="41E7401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5044895 \h </w:instrText>
      </w:r>
      <w:r>
        <w:rPr>
          <w:noProof/>
        </w:rPr>
      </w:r>
      <w:r>
        <w:rPr>
          <w:noProof/>
        </w:rPr>
        <w:fldChar w:fldCharType="separate"/>
      </w:r>
      <w:r>
        <w:rPr>
          <w:noProof/>
        </w:rPr>
        <w:t>70</w:t>
      </w:r>
      <w:r>
        <w:rPr>
          <w:noProof/>
        </w:rPr>
        <w:fldChar w:fldCharType="end"/>
      </w:r>
    </w:p>
    <w:p w14:paraId="5F92CA8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5044896 \h </w:instrText>
      </w:r>
      <w:r>
        <w:rPr>
          <w:noProof/>
        </w:rPr>
      </w:r>
      <w:r>
        <w:rPr>
          <w:noProof/>
        </w:rPr>
        <w:fldChar w:fldCharType="separate"/>
      </w:r>
      <w:r>
        <w:rPr>
          <w:noProof/>
        </w:rPr>
        <w:t>71</w:t>
      </w:r>
      <w:r>
        <w:rPr>
          <w:noProof/>
        </w:rPr>
        <w:fldChar w:fldCharType="end"/>
      </w:r>
    </w:p>
    <w:p w14:paraId="1D70C0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5044897 \h </w:instrText>
      </w:r>
      <w:r>
        <w:rPr>
          <w:noProof/>
        </w:rPr>
      </w:r>
      <w:r>
        <w:rPr>
          <w:noProof/>
        </w:rPr>
        <w:fldChar w:fldCharType="separate"/>
      </w:r>
      <w:r>
        <w:rPr>
          <w:noProof/>
        </w:rPr>
        <w:t>71</w:t>
      </w:r>
      <w:r>
        <w:rPr>
          <w:noProof/>
        </w:rPr>
        <w:fldChar w:fldCharType="end"/>
      </w:r>
    </w:p>
    <w:p w14:paraId="098BAF2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044898 \h </w:instrText>
      </w:r>
      <w:r>
        <w:rPr>
          <w:noProof/>
        </w:rPr>
      </w:r>
      <w:r>
        <w:rPr>
          <w:noProof/>
        </w:rPr>
        <w:fldChar w:fldCharType="separate"/>
      </w:r>
      <w:r>
        <w:rPr>
          <w:noProof/>
        </w:rPr>
        <w:t>71</w:t>
      </w:r>
      <w:r>
        <w:rPr>
          <w:noProof/>
        </w:rPr>
        <w:fldChar w:fldCharType="end"/>
      </w:r>
    </w:p>
    <w:p w14:paraId="4ECBB14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044899 \h </w:instrText>
      </w:r>
      <w:r>
        <w:rPr>
          <w:noProof/>
        </w:rPr>
      </w:r>
      <w:r>
        <w:rPr>
          <w:noProof/>
        </w:rPr>
        <w:fldChar w:fldCharType="separate"/>
      </w:r>
      <w:r>
        <w:rPr>
          <w:noProof/>
        </w:rPr>
        <w:t>72</w:t>
      </w:r>
      <w:r>
        <w:rPr>
          <w:noProof/>
        </w:rPr>
        <w:fldChar w:fldCharType="end"/>
      </w:r>
    </w:p>
    <w:p w14:paraId="775CD4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044900 \h </w:instrText>
      </w:r>
      <w:r>
        <w:rPr>
          <w:noProof/>
        </w:rPr>
      </w:r>
      <w:r>
        <w:rPr>
          <w:noProof/>
        </w:rPr>
        <w:fldChar w:fldCharType="separate"/>
      </w:r>
      <w:r>
        <w:rPr>
          <w:noProof/>
        </w:rPr>
        <w:t>73</w:t>
      </w:r>
      <w:r>
        <w:rPr>
          <w:noProof/>
        </w:rPr>
        <w:fldChar w:fldCharType="end"/>
      </w:r>
    </w:p>
    <w:p w14:paraId="3F51E974"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044901 \h </w:instrText>
      </w:r>
      <w:r>
        <w:rPr>
          <w:noProof/>
        </w:rPr>
      </w:r>
      <w:r>
        <w:rPr>
          <w:noProof/>
        </w:rPr>
        <w:fldChar w:fldCharType="separate"/>
      </w:r>
      <w:r>
        <w:rPr>
          <w:noProof/>
        </w:rPr>
        <w:t>74</w:t>
      </w:r>
      <w:r>
        <w:rPr>
          <w:noProof/>
        </w:rPr>
        <w:fldChar w:fldCharType="end"/>
      </w:r>
    </w:p>
    <w:p w14:paraId="4475D9C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02 \h </w:instrText>
      </w:r>
      <w:r>
        <w:rPr>
          <w:noProof/>
        </w:rPr>
      </w:r>
      <w:r>
        <w:rPr>
          <w:noProof/>
        </w:rPr>
        <w:fldChar w:fldCharType="separate"/>
      </w:r>
      <w:r>
        <w:rPr>
          <w:noProof/>
        </w:rPr>
        <w:t>76</w:t>
      </w:r>
      <w:r>
        <w:rPr>
          <w:noProof/>
        </w:rPr>
        <w:fldChar w:fldCharType="end"/>
      </w:r>
    </w:p>
    <w:p w14:paraId="7830DB4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044903 \h </w:instrText>
      </w:r>
      <w:r>
        <w:rPr>
          <w:noProof/>
        </w:rPr>
      </w:r>
      <w:r>
        <w:rPr>
          <w:noProof/>
        </w:rPr>
        <w:fldChar w:fldCharType="separate"/>
      </w:r>
      <w:r>
        <w:rPr>
          <w:noProof/>
        </w:rPr>
        <w:t>76</w:t>
      </w:r>
      <w:r>
        <w:rPr>
          <w:noProof/>
        </w:rPr>
        <w:fldChar w:fldCharType="end"/>
      </w:r>
    </w:p>
    <w:p w14:paraId="0558CB7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04 \h </w:instrText>
      </w:r>
      <w:r>
        <w:rPr>
          <w:noProof/>
        </w:rPr>
      </w:r>
      <w:r>
        <w:rPr>
          <w:noProof/>
        </w:rPr>
        <w:fldChar w:fldCharType="separate"/>
      </w:r>
      <w:r>
        <w:rPr>
          <w:noProof/>
        </w:rPr>
        <w:t>76</w:t>
      </w:r>
      <w:r>
        <w:rPr>
          <w:noProof/>
        </w:rPr>
        <w:fldChar w:fldCharType="end"/>
      </w:r>
    </w:p>
    <w:p w14:paraId="3A81A5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044905 \h </w:instrText>
      </w:r>
      <w:r>
        <w:rPr>
          <w:noProof/>
        </w:rPr>
      </w:r>
      <w:r>
        <w:rPr>
          <w:noProof/>
        </w:rPr>
        <w:fldChar w:fldCharType="separate"/>
      </w:r>
      <w:r>
        <w:rPr>
          <w:noProof/>
        </w:rPr>
        <w:t>76</w:t>
      </w:r>
      <w:r>
        <w:rPr>
          <w:noProof/>
        </w:rPr>
        <w:fldChar w:fldCharType="end"/>
      </w:r>
    </w:p>
    <w:p w14:paraId="1AA81511"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906 \h </w:instrText>
      </w:r>
      <w:r>
        <w:rPr>
          <w:noProof/>
        </w:rPr>
      </w:r>
      <w:r>
        <w:rPr>
          <w:noProof/>
        </w:rPr>
        <w:fldChar w:fldCharType="separate"/>
      </w:r>
      <w:r>
        <w:rPr>
          <w:noProof/>
        </w:rPr>
        <w:t>77</w:t>
      </w:r>
      <w:r>
        <w:rPr>
          <w:noProof/>
        </w:rPr>
        <w:fldChar w:fldCharType="end"/>
      </w:r>
    </w:p>
    <w:p w14:paraId="3D3CE4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5044907 \h </w:instrText>
      </w:r>
      <w:r>
        <w:rPr>
          <w:noProof/>
        </w:rPr>
      </w:r>
      <w:r>
        <w:rPr>
          <w:noProof/>
        </w:rPr>
        <w:fldChar w:fldCharType="separate"/>
      </w:r>
      <w:r>
        <w:rPr>
          <w:noProof/>
        </w:rPr>
        <w:t>77</w:t>
      </w:r>
      <w:r>
        <w:rPr>
          <w:noProof/>
        </w:rPr>
        <w:fldChar w:fldCharType="end"/>
      </w:r>
    </w:p>
    <w:p w14:paraId="640D32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5044908 \h </w:instrText>
      </w:r>
      <w:r>
        <w:rPr>
          <w:noProof/>
        </w:rPr>
      </w:r>
      <w:r>
        <w:rPr>
          <w:noProof/>
        </w:rPr>
        <w:fldChar w:fldCharType="separate"/>
      </w:r>
      <w:r>
        <w:rPr>
          <w:noProof/>
        </w:rPr>
        <w:t>77</w:t>
      </w:r>
      <w:r>
        <w:rPr>
          <w:noProof/>
        </w:rPr>
        <w:fldChar w:fldCharType="end"/>
      </w:r>
    </w:p>
    <w:p w14:paraId="694915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5044909 \h </w:instrText>
      </w:r>
      <w:r>
        <w:rPr>
          <w:noProof/>
        </w:rPr>
      </w:r>
      <w:r>
        <w:rPr>
          <w:noProof/>
        </w:rPr>
        <w:fldChar w:fldCharType="separate"/>
      </w:r>
      <w:r>
        <w:rPr>
          <w:noProof/>
        </w:rPr>
        <w:t>78</w:t>
      </w:r>
      <w:r>
        <w:rPr>
          <w:noProof/>
        </w:rPr>
        <w:fldChar w:fldCharType="end"/>
      </w:r>
    </w:p>
    <w:p w14:paraId="33D4209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910 \h </w:instrText>
      </w:r>
      <w:r>
        <w:rPr>
          <w:noProof/>
        </w:rPr>
      </w:r>
      <w:r>
        <w:rPr>
          <w:noProof/>
        </w:rPr>
        <w:fldChar w:fldCharType="separate"/>
      </w:r>
      <w:r>
        <w:rPr>
          <w:noProof/>
        </w:rPr>
        <w:t>78</w:t>
      </w:r>
      <w:r>
        <w:rPr>
          <w:noProof/>
        </w:rPr>
        <w:fldChar w:fldCharType="end"/>
      </w:r>
    </w:p>
    <w:p w14:paraId="6BF349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11 \h </w:instrText>
      </w:r>
      <w:r>
        <w:rPr>
          <w:noProof/>
        </w:rPr>
      </w:r>
      <w:r>
        <w:rPr>
          <w:noProof/>
        </w:rPr>
        <w:fldChar w:fldCharType="separate"/>
      </w:r>
      <w:r>
        <w:rPr>
          <w:noProof/>
        </w:rPr>
        <w:t>78</w:t>
      </w:r>
      <w:r>
        <w:rPr>
          <w:noProof/>
        </w:rPr>
        <w:fldChar w:fldCharType="end"/>
      </w:r>
    </w:p>
    <w:p w14:paraId="6F611F1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044912 \h </w:instrText>
      </w:r>
      <w:r>
        <w:rPr>
          <w:noProof/>
        </w:rPr>
      </w:r>
      <w:r>
        <w:rPr>
          <w:noProof/>
        </w:rPr>
        <w:fldChar w:fldCharType="separate"/>
      </w:r>
      <w:r>
        <w:rPr>
          <w:noProof/>
        </w:rPr>
        <w:t>78</w:t>
      </w:r>
      <w:r>
        <w:rPr>
          <w:noProof/>
        </w:rPr>
        <w:fldChar w:fldCharType="end"/>
      </w:r>
    </w:p>
    <w:p w14:paraId="7BF3B0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13 \h </w:instrText>
      </w:r>
      <w:r>
        <w:rPr>
          <w:noProof/>
        </w:rPr>
      </w:r>
      <w:r>
        <w:rPr>
          <w:noProof/>
        </w:rPr>
        <w:fldChar w:fldCharType="separate"/>
      </w:r>
      <w:r>
        <w:rPr>
          <w:noProof/>
        </w:rPr>
        <w:t>79</w:t>
      </w:r>
      <w:r>
        <w:rPr>
          <w:noProof/>
        </w:rPr>
        <w:fldChar w:fldCharType="end"/>
      </w:r>
    </w:p>
    <w:p w14:paraId="4EB8503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globale</w:t>
      </w:r>
      <w:r>
        <w:rPr>
          <w:noProof/>
        </w:rPr>
        <w:tab/>
      </w:r>
      <w:r>
        <w:rPr>
          <w:noProof/>
        </w:rPr>
        <w:fldChar w:fldCharType="begin"/>
      </w:r>
      <w:r>
        <w:rPr>
          <w:noProof/>
        </w:rPr>
        <w:instrText xml:space="preserve"> PAGEREF _Toc455044914 \h </w:instrText>
      </w:r>
      <w:r>
        <w:rPr>
          <w:noProof/>
        </w:rPr>
      </w:r>
      <w:r>
        <w:rPr>
          <w:noProof/>
        </w:rPr>
        <w:fldChar w:fldCharType="separate"/>
      </w:r>
      <w:r>
        <w:rPr>
          <w:noProof/>
        </w:rPr>
        <w:t>81</w:t>
      </w:r>
      <w:r>
        <w:rPr>
          <w:noProof/>
        </w:rPr>
        <w:fldChar w:fldCharType="end"/>
      </w:r>
    </w:p>
    <w:p w14:paraId="0FEABF7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044915 \h </w:instrText>
      </w:r>
      <w:r>
        <w:rPr>
          <w:noProof/>
        </w:rPr>
      </w:r>
      <w:r>
        <w:rPr>
          <w:noProof/>
        </w:rPr>
        <w:fldChar w:fldCharType="separate"/>
      </w:r>
      <w:r>
        <w:rPr>
          <w:noProof/>
        </w:rPr>
        <w:t>81</w:t>
      </w:r>
      <w:r>
        <w:rPr>
          <w:noProof/>
        </w:rPr>
        <w:fldChar w:fldCharType="end"/>
      </w:r>
    </w:p>
    <w:p w14:paraId="3BC06F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044916 \h </w:instrText>
      </w:r>
      <w:r>
        <w:rPr>
          <w:noProof/>
        </w:rPr>
      </w:r>
      <w:r>
        <w:rPr>
          <w:noProof/>
        </w:rPr>
        <w:fldChar w:fldCharType="separate"/>
      </w:r>
      <w:r>
        <w:rPr>
          <w:noProof/>
        </w:rPr>
        <w:t>83</w:t>
      </w:r>
      <w:r>
        <w:rPr>
          <w:noProof/>
        </w:rPr>
        <w:fldChar w:fldCharType="end"/>
      </w:r>
    </w:p>
    <w:p w14:paraId="60770D7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044917 \h </w:instrText>
      </w:r>
      <w:r>
        <w:rPr>
          <w:noProof/>
        </w:rPr>
      </w:r>
      <w:r>
        <w:rPr>
          <w:noProof/>
        </w:rPr>
        <w:fldChar w:fldCharType="separate"/>
      </w:r>
      <w:r>
        <w:rPr>
          <w:noProof/>
        </w:rPr>
        <w:t>83</w:t>
      </w:r>
      <w:r>
        <w:rPr>
          <w:noProof/>
        </w:rPr>
        <w:fldChar w:fldCharType="end"/>
      </w:r>
    </w:p>
    <w:p w14:paraId="524C2D1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044918 \h </w:instrText>
      </w:r>
      <w:r>
        <w:rPr>
          <w:noProof/>
        </w:rPr>
      </w:r>
      <w:r>
        <w:rPr>
          <w:noProof/>
        </w:rPr>
        <w:fldChar w:fldCharType="separate"/>
      </w:r>
      <w:r>
        <w:rPr>
          <w:noProof/>
        </w:rPr>
        <w:t>85</w:t>
      </w:r>
      <w:r>
        <w:rPr>
          <w:noProof/>
        </w:rPr>
        <w:fldChar w:fldCharType="end"/>
      </w:r>
    </w:p>
    <w:p w14:paraId="4F6B11F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19 \h </w:instrText>
      </w:r>
      <w:r>
        <w:rPr>
          <w:noProof/>
        </w:rPr>
      </w:r>
      <w:r>
        <w:rPr>
          <w:noProof/>
        </w:rPr>
        <w:fldChar w:fldCharType="separate"/>
      </w:r>
      <w:r>
        <w:rPr>
          <w:noProof/>
        </w:rPr>
        <w:t>86</w:t>
      </w:r>
      <w:r>
        <w:rPr>
          <w:noProof/>
        </w:rPr>
        <w:fldChar w:fldCharType="end"/>
      </w:r>
    </w:p>
    <w:p w14:paraId="599E050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5044920 \h </w:instrText>
      </w:r>
      <w:r>
        <w:rPr>
          <w:noProof/>
        </w:rPr>
      </w:r>
      <w:r>
        <w:rPr>
          <w:noProof/>
        </w:rPr>
        <w:fldChar w:fldCharType="separate"/>
      </w:r>
      <w:r>
        <w:rPr>
          <w:noProof/>
        </w:rPr>
        <w:t>86</w:t>
      </w:r>
      <w:r>
        <w:rPr>
          <w:noProof/>
        </w:rPr>
        <w:fldChar w:fldCharType="end"/>
      </w:r>
    </w:p>
    <w:p w14:paraId="1E34C46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5044921 \h </w:instrText>
      </w:r>
      <w:r>
        <w:rPr>
          <w:noProof/>
        </w:rPr>
      </w:r>
      <w:r>
        <w:rPr>
          <w:noProof/>
        </w:rPr>
        <w:fldChar w:fldCharType="separate"/>
      </w:r>
      <w:r>
        <w:rPr>
          <w:noProof/>
        </w:rPr>
        <w:t>86</w:t>
      </w:r>
      <w:r>
        <w:rPr>
          <w:noProof/>
        </w:rPr>
        <w:fldChar w:fldCharType="end"/>
      </w:r>
    </w:p>
    <w:p w14:paraId="695E6BF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044922 \h </w:instrText>
      </w:r>
      <w:r>
        <w:rPr>
          <w:noProof/>
        </w:rPr>
      </w:r>
      <w:r>
        <w:rPr>
          <w:noProof/>
        </w:rPr>
        <w:fldChar w:fldCharType="separate"/>
      </w:r>
      <w:r>
        <w:rPr>
          <w:noProof/>
        </w:rPr>
        <w:t>87</w:t>
      </w:r>
      <w:r>
        <w:rPr>
          <w:noProof/>
        </w:rPr>
        <w:fldChar w:fldCharType="end"/>
      </w:r>
    </w:p>
    <w:p w14:paraId="6661D64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3 \h </w:instrText>
      </w:r>
      <w:r>
        <w:rPr>
          <w:noProof/>
        </w:rPr>
      </w:r>
      <w:r>
        <w:rPr>
          <w:noProof/>
        </w:rPr>
        <w:fldChar w:fldCharType="separate"/>
      </w:r>
      <w:r>
        <w:rPr>
          <w:noProof/>
        </w:rPr>
        <w:t>87</w:t>
      </w:r>
      <w:r>
        <w:rPr>
          <w:noProof/>
        </w:rPr>
        <w:fldChar w:fldCharType="end"/>
      </w:r>
    </w:p>
    <w:p w14:paraId="5267187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5044924 \h </w:instrText>
      </w:r>
      <w:r>
        <w:rPr>
          <w:noProof/>
        </w:rPr>
      </w:r>
      <w:r>
        <w:rPr>
          <w:noProof/>
        </w:rPr>
        <w:fldChar w:fldCharType="separate"/>
      </w:r>
      <w:r>
        <w:rPr>
          <w:noProof/>
        </w:rPr>
        <w:t>87</w:t>
      </w:r>
      <w:r>
        <w:rPr>
          <w:noProof/>
        </w:rPr>
        <w:fldChar w:fldCharType="end"/>
      </w:r>
    </w:p>
    <w:p w14:paraId="5821AA6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5044925 \h </w:instrText>
      </w:r>
      <w:r>
        <w:rPr>
          <w:noProof/>
        </w:rPr>
      </w:r>
      <w:r>
        <w:rPr>
          <w:noProof/>
        </w:rPr>
        <w:fldChar w:fldCharType="separate"/>
      </w:r>
      <w:r>
        <w:rPr>
          <w:noProof/>
        </w:rPr>
        <w:t>88</w:t>
      </w:r>
      <w:r>
        <w:rPr>
          <w:noProof/>
        </w:rPr>
        <w:fldChar w:fldCharType="end"/>
      </w:r>
    </w:p>
    <w:p w14:paraId="1E92F4D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6 \h </w:instrText>
      </w:r>
      <w:r>
        <w:rPr>
          <w:noProof/>
        </w:rPr>
      </w:r>
      <w:r>
        <w:rPr>
          <w:noProof/>
        </w:rPr>
        <w:fldChar w:fldCharType="separate"/>
      </w:r>
      <w:r>
        <w:rPr>
          <w:noProof/>
        </w:rPr>
        <w:t>88</w:t>
      </w:r>
      <w:r>
        <w:rPr>
          <w:noProof/>
        </w:rPr>
        <w:fldChar w:fldCharType="end"/>
      </w:r>
    </w:p>
    <w:p w14:paraId="06C83B5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044927 \h </w:instrText>
      </w:r>
      <w:r>
        <w:rPr>
          <w:noProof/>
        </w:rPr>
      </w:r>
      <w:r>
        <w:rPr>
          <w:noProof/>
        </w:rPr>
        <w:fldChar w:fldCharType="separate"/>
      </w:r>
      <w:r>
        <w:rPr>
          <w:noProof/>
        </w:rPr>
        <w:t>89</w:t>
      </w:r>
      <w:r>
        <w:rPr>
          <w:noProof/>
        </w:rPr>
        <w:fldChar w:fldCharType="end"/>
      </w:r>
    </w:p>
    <w:p w14:paraId="4A98706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044928 \h </w:instrText>
      </w:r>
      <w:r>
        <w:rPr>
          <w:noProof/>
        </w:rPr>
      </w:r>
      <w:r>
        <w:rPr>
          <w:noProof/>
        </w:rPr>
        <w:fldChar w:fldCharType="separate"/>
      </w:r>
      <w:r>
        <w:rPr>
          <w:noProof/>
        </w:rPr>
        <w:t>89</w:t>
      </w:r>
      <w:r>
        <w:rPr>
          <w:noProof/>
        </w:rPr>
        <w:fldChar w:fldCharType="end"/>
      </w:r>
    </w:p>
    <w:p w14:paraId="551C574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5044929 \h </w:instrText>
      </w:r>
      <w:r>
        <w:rPr>
          <w:noProof/>
        </w:rPr>
      </w:r>
      <w:r>
        <w:rPr>
          <w:noProof/>
        </w:rPr>
        <w:fldChar w:fldCharType="separate"/>
      </w:r>
      <w:r>
        <w:rPr>
          <w:noProof/>
        </w:rPr>
        <w:t>90</w:t>
      </w:r>
      <w:r>
        <w:rPr>
          <w:noProof/>
        </w:rPr>
        <w:fldChar w:fldCharType="end"/>
      </w:r>
    </w:p>
    <w:p w14:paraId="3B4C82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5044930 \h </w:instrText>
      </w:r>
      <w:r>
        <w:rPr>
          <w:noProof/>
        </w:rPr>
      </w:r>
      <w:r>
        <w:rPr>
          <w:noProof/>
        </w:rPr>
        <w:fldChar w:fldCharType="separate"/>
      </w:r>
      <w:r>
        <w:rPr>
          <w:noProof/>
        </w:rPr>
        <w:t>90</w:t>
      </w:r>
      <w:r>
        <w:rPr>
          <w:noProof/>
        </w:rPr>
        <w:fldChar w:fldCharType="end"/>
      </w:r>
    </w:p>
    <w:p w14:paraId="012DB41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044931 \h </w:instrText>
      </w:r>
      <w:r>
        <w:rPr>
          <w:noProof/>
        </w:rPr>
      </w:r>
      <w:r>
        <w:rPr>
          <w:noProof/>
        </w:rPr>
        <w:fldChar w:fldCharType="separate"/>
      </w:r>
      <w:r>
        <w:rPr>
          <w:noProof/>
        </w:rPr>
        <w:t>91</w:t>
      </w:r>
      <w:r>
        <w:rPr>
          <w:noProof/>
        </w:rPr>
        <w:fldChar w:fldCharType="end"/>
      </w:r>
    </w:p>
    <w:p w14:paraId="5162538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044932 \h </w:instrText>
      </w:r>
      <w:r>
        <w:rPr>
          <w:noProof/>
        </w:rPr>
      </w:r>
      <w:r>
        <w:rPr>
          <w:noProof/>
        </w:rPr>
        <w:fldChar w:fldCharType="separate"/>
      </w:r>
      <w:r>
        <w:rPr>
          <w:noProof/>
        </w:rPr>
        <w:t>91</w:t>
      </w:r>
      <w:r>
        <w:rPr>
          <w:noProof/>
        </w:rPr>
        <w:fldChar w:fldCharType="end"/>
      </w:r>
    </w:p>
    <w:p w14:paraId="442A7FD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5044933 \h </w:instrText>
      </w:r>
      <w:r>
        <w:rPr>
          <w:noProof/>
        </w:rPr>
      </w:r>
      <w:r>
        <w:rPr>
          <w:noProof/>
        </w:rPr>
        <w:fldChar w:fldCharType="separate"/>
      </w:r>
      <w:r>
        <w:rPr>
          <w:noProof/>
        </w:rPr>
        <w:t>91</w:t>
      </w:r>
      <w:r>
        <w:rPr>
          <w:noProof/>
        </w:rPr>
        <w:fldChar w:fldCharType="end"/>
      </w:r>
    </w:p>
    <w:p w14:paraId="2D762ED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5044934 \h </w:instrText>
      </w:r>
      <w:r>
        <w:rPr>
          <w:noProof/>
        </w:rPr>
      </w:r>
      <w:r>
        <w:rPr>
          <w:noProof/>
        </w:rPr>
        <w:fldChar w:fldCharType="separate"/>
      </w:r>
      <w:r>
        <w:rPr>
          <w:noProof/>
        </w:rPr>
        <w:t>93</w:t>
      </w:r>
      <w:r>
        <w:rPr>
          <w:noProof/>
        </w:rPr>
        <w:fldChar w:fldCharType="end"/>
      </w:r>
    </w:p>
    <w:p w14:paraId="29EFFDF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5044935 \h </w:instrText>
      </w:r>
      <w:r>
        <w:rPr>
          <w:noProof/>
        </w:rPr>
      </w:r>
      <w:r>
        <w:rPr>
          <w:noProof/>
        </w:rPr>
        <w:fldChar w:fldCharType="separate"/>
      </w:r>
      <w:r>
        <w:rPr>
          <w:noProof/>
        </w:rPr>
        <w:t>96</w:t>
      </w:r>
      <w:r>
        <w:rPr>
          <w:noProof/>
        </w:rPr>
        <w:fldChar w:fldCharType="end"/>
      </w:r>
    </w:p>
    <w:p w14:paraId="76EEE35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5044936 \h </w:instrText>
      </w:r>
      <w:r>
        <w:rPr>
          <w:noProof/>
        </w:rPr>
      </w:r>
      <w:r>
        <w:rPr>
          <w:noProof/>
        </w:rPr>
        <w:fldChar w:fldCharType="separate"/>
      </w:r>
      <w:r>
        <w:rPr>
          <w:noProof/>
        </w:rPr>
        <w:t>97</w:t>
      </w:r>
      <w:r>
        <w:rPr>
          <w:noProof/>
        </w:rPr>
        <w:fldChar w:fldCharType="end"/>
      </w:r>
    </w:p>
    <w:p w14:paraId="45946F0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044937 \h </w:instrText>
      </w:r>
      <w:r>
        <w:rPr>
          <w:noProof/>
        </w:rPr>
      </w:r>
      <w:r>
        <w:rPr>
          <w:noProof/>
        </w:rPr>
        <w:fldChar w:fldCharType="separate"/>
      </w:r>
      <w:r>
        <w:rPr>
          <w:noProof/>
        </w:rPr>
        <w:t>98</w:t>
      </w:r>
      <w:r>
        <w:rPr>
          <w:noProof/>
        </w:rPr>
        <w:fldChar w:fldCharType="end"/>
      </w:r>
    </w:p>
    <w:p w14:paraId="6A7515A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5044938 \h </w:instrText>
      </w:r>
      <w:r>
        <w:rPr>
          <w:noProof/>
        </w:rPr>
      </w:r>
      <w:r>
        <w:rPr>
          <w:noProof/>
        </w:rPr>
        <w:fldChar w:fldCharType="separate"/>
      </w:r>
      <w:r>
        <w:rPr>
          <w:noProof/>
        </w:rPr>
        <w:t>98</w:t>
      </w:r>
      <w:r>
        <w:rPr>
          <w:noProof/>
        </w:rPr>
        <w:fldChar w:fldCharType="end"/>
      </w:r>
    </w:p>
    <w:p w14:paraId="28CD3A0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5044939 \h </w:instrText>
      </w:r>
      <w:r>
        <w:rPr>
          <w:noProof/>
        </w:rPr>
      </w:r>
      <w:r>
        <w:rPr>
          <w:noProof/>
        </w:rPr>
        <w:fldChar w:fldCharType="separate"/>
      </w:r>
      <w:r>
        <w:rPr>
          <w:noProof/>
        </w:rPr>
        <w:t>99</w:t>
      </w:r>
      <w:r>
        <w:rPr>
          <w:noProof/>
        </w:rPr>
        <w:fldChar w:fldCharType="end"/>
      </w:r>
    </w:p>
    <w:p w14:paraId="64390B5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044940 \h </w:instrText>
      </w:r>
      <w:r>
        <w:rPr>
          <w:noProof/>
        </w:rPr>
      </w:r>
      <w:r>
        <w:rPr>
          <w:noProof/>
        </w:rPr>
        <w:fldChar w:fldCharType="separate"/>
      </w:r>
      <w:r>
        <w:rPr>
          <w:noProof/>
        </w:rPr>
        <w:t>100</w:t>
      </w:r>
      <w:r>
        <w:rPr>
          <w:noProof/>
        </w:rPr>
        <w:fldChar w:fldCharType="end"/>
      </w:r>
    </w:p>
    <w:p w14:paraId="7B75FEA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5044941 \h </w:instrText>
      </w:r>
      <w:r>
        <w:rPr>
          <w:noProof/>
        </w:rPr>
      </w:r>
      <w:r>
        <w:rPr>
          <w:noProof/>
        </w:rPr>
        <w:fldChar w:fldCharType="separate"/>
      </w:r>
      <w:r>
        <w:rPr>
          <w:noProof/>
        </w:rPr>
        <w:t>100</w:t>
      </w:r>
      <w:r>
        <w:rPr>
          <w:noProof/>
        </w:rPr>
        <w:fldChar w:fldCharType="end"/>
      </w:r>
    </w:p>
    <w:p w14:paraId="78B6F68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044942 \h </w:instrText>
      </w:r>
      <w:r>
        <w:rPr>
          <w:noProof/>
        </w:rPr>
      </w:r>
      <w:r>
        <w:rPr>
          <w:noProof/>
        </w:rPr>
        <w:fldChar w:fldCharType="separate"/>
      </w:r>
      <w:r>
        <w:rPr>
          <w:noProof/>
        </w:rPr>
        <w:t>100</w:t>
      </w:r>
      <w:r>
        <w:rPr>
          <w:noProof/>
        </w:rPr>
        <w:fldChar w:fldCharType="end"/>
      </w:r>
    </w:p>
    <w:p w14:paraId="1E1D6D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5044943 \h </w:instrText>
      </w:r>
      <w:r>
        <w:rPr>
          <w:noProof/>
        </w:rPr>
      </w:r>
      <w:r>
        <w:rPr>
          <w:noProof/>
        </w:rPr>
        <w:fldChar w:fldCharType="separate"/>
      </w:r>
      <w:r>
        <w:rPr>
          <w:noProof/>
        </w:rPr>
        <w:t>102</w:t>
      </w:r>
      <w:r>
        <w:rPr>
          <w:noProof/>
        </w:rPr>
        <w:fldChar w:fldCharType="end"/>
      </w:r>
    </w:p>
    <w:p w14:paraId="6A07E8D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5044944 \h </w:instrText>
      </w:r>
      <w:r>
        <w:rPr>
          <w:noProof/>
        </w:rPr>
      </w:r>
      <w:r>
        <w:rPr>
          <w:noProof/>
        </w:rPr>
        <w:fldChar w:fldCharType="separate"/>
      </w:r>
      <w:r>
        <w:rPr>
          <w:noProof/>
        </w:rPr>
        <w:t>103</w:t>
      </w:r>
      <w:r>
        <w:rPr>
          <w:noProof/>
        </w:rPr>
        <w:fldChar w:fldCharType="end"/>
      </w:r>
    </w:p>
    <w:p w14:paraId="4C7D54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5044945 \h </w:instrText>
      </w:r>
      <w:r>
        <w:rPr>
          <w:noProof/>
        </w:rPr>
      </w:r>
      <w:r>
        <w:rPr>
          <w:noProof/>
        </w:rPr>
        <w:fldChar w:fldCharType="separate"/>
      </w:r>
      <w:r>
        <w:rPr>
          <w:noProof/>
        </w:rPr>
        <w:t>104</w:t>
      </w:r>
      <w:r>
        <w:rPr>
          <w:noProof/>
        </w:rPr>
        <w:fldChar w:fldCharType="end"/>
      </w:r>
    </w:p>
    <w:p w14:paraId="7F115AC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46 \h </w:instrText>
      </w:r>
      <w:r>
        <w:rPr>
          <w:noProof/>
        </w:rPr>
      </w:r>
      <w:r>
        <w:rPr>
          <w:noProof/>
        </w:rPr>
        <w:fldChar w:fldCharType="separate"/>
      </w:r>
      <w:r>
        <w:rPr>
          <w:noProof/>
        </w:rPr>
        <w:t>105</w:t>
      </w:r>
      <w:r>
        <w:rPr>
          <w:noProof/>
        </w:rPr>
        <w:fldChar w:fldCharType="end"/>
      </w:r>
    </w:p>
    <w:p w14:paraId="57D3F6C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Conclusion</w:t>
      </w:r>
      <w:r>
        <w:rPr>
          <w:noProof/>
        </w:rPr>
        <w:tab/>
      </w:r>
      <w:r>
        <w:rPr>
          <w:noProof/>
        </w:rPr>
        <w:fldChar w:fldCharType="begin"/>
      </w:r>
      <w:r>
        <w:rPr>
          <w:noProof/>
        </w:rPr>
        <w:instrText xml:space="preserve"> PAGEREF _Toc455044947 \h </w:instrText>
      </w:r>
      <w:r>
        <w:rPr>
          <w:noProof/>
        </w:rPr>
      </w:r>
      <w:r>
        <w:rPr>
          <w:noProof/>
        </w:rPr>
        <w:fldChar w:fldCharType="separate"/>
      </w:r>
      <w:r>
        <w:rPr>
          <w:noProof/>
        </w:rPr>
        <w:t>105</w:t>
      </w:r>
      <w:r>
        <w:rPr>
          <w:noProof/>
        </w:rPr>
        <w:fldChar w:fldCharType="end"/>
      </w:r>
    </w:p>
    <w:p w14:paraId="79B0225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044948 \h </w:instrText>
      </w:r>
      <w:r>
        <w:rPr>
          <w:noProof/>
        </w:rPr>
      </w:r>
      <w:r>
        <w:rPr>
          <w:noProof/>
        </w:rPr>
        <w:fldChar w:fldCharType="separate"/>
      </w:r>
      <w:r>
        <w:rPr>
          <w:noProof/>
        </w:rPr>
        <w:t>105</w:t>
      </w:r>
      <w:r>
        <w:rPr>
          <w:noProof/>
        </w:rPr>
        <w:fldChar w:fldCharType="end"/>
      </w:r>
    </w:p>
    <w:p w14:paraId="7523285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044949 \h </w:instrText>
      </w:r>
      <w:r>
        <w:rPr>
          <w:noProof/>
        </w:rPr>
      </w:r>
      <w:r>
        <w:rPr>
          <w:noProof/>
        </w:rPr>
        <w:fldChar w:fldCharType="separate"/>
      </w:r>
      <w:r>
        <w:rPr>
          <w:noProof/>
        </w:rPr>
        <w:t>105</w:t>
      </w:r>
      <w:r>
        <w:rPr>
          <w:noProof/>
        </w:rPr>
        <w:fldChar w:fldCharType="end"/>
      </w:r>
    </w:p>
    <w:p w14:paraId="60CF9AC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044950 \h </w:instrText>
      </w:r>
      <w:r>
        <w:rPr>
          <w:noProof/>
        </w:rPr>
      </w:r>
      <w:r>
        <w:rPr>
          <w:noProof/>
        </w:rPr>
        <w:fldChar w:fldCharType="separate"/>
      </w:r>
      <w:r>
        <w:rPr>
          <w:noProof/>
        </w:rPr>
        <w:t>105</w:t>
      </w:r>
      <w:r>
        <w:rPr>
          <w:noProof/>
        </w:rPr>
        <w:fldChar w:fldCharType="end"/>
      </w:r>
    </w:p>
    <w:p w14:paraId="1772746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044951 \h </w:instrText>
      </w:r>
      <w:r>
        <w:rPr>
          <w:noProof/>
        </w:rPr>
      </w:r>
      <w:r>
        <w:rPr>
          <w:noProof/>
        </w:rPr>
        <w:fldChar w:fldCharType="separate"/>
      </w:r>
      <w:r>
        <w:rPr>
          <w:noProof/>
        </w:rPr>
        <w:t>106</w:t>
      </w:r>
      <w:r>
        <w:rPr>
          <w:noProof/>
        </w:rPr>
        <w:fldChar w:fldCharType="end"/>
      </w:r>
    </w:p>
    <w:p w14:paraId="1CE95E27"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2 \h </w:instrText>
      </w:r>
      <w:r>
        <w:rPr>
          <w:noProof/>
        </w:rPr>
      </w:r>
      <w:r>
        <w:rPr>
          <w:noProof/>
        </w:rPr>
        <w:fldChar w:fldCharType="separate"/>
      </w:r>
      <w:r>
        <w:rPr>
          <w:noProof/>
        </w:rPr>
        <w:t>106</w:t>
      </w:r>
      <w:r>
        <w:rPr>
          <w:noProof/>
        </w:rPr>
        <w:fldChar w:fldCharType="end"/>
      </w:r>
    </w:p>
    <w:p w14:paraId="3FCDCED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953 \h </w:instrText>
      </w:r>
      <w:r>
        <w:rPr>
          <w:noProof/>
        </w:rPr>
      </w:r>
      <w:r>
        <w:rPr>
          <w:noProof/>
        </w:rPr>
        <w:fldChar w:fldCharType="separate"/>
      </w:r>
      <w:r>
        <w:rPr>
          <w:noProof/>
        </w:rPr>
        <w:t>106</w:t>
      </w:r>
      <w:r>
        <w:rPr>
          <w:noProof/>
        </w:rPr>
        <w:fldChar w:fldCharType="end"/>
      </w:r>
    </w:p>
    <w:p w14:paraId="5585E62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044954 \h </w:instrText>
      </w:r>
      <w:r>
        <w:rPr>
          <w:noProof/>
        </w:rPr>
      </w:r>
      <w:r>
        <w:rPr>
          <w:noProof/>
        </w:rPr>
        <w:fldChar w:fldCharType="separate"/>
      </w:r>
      <w:r>
        <w:rPr>
          <w:noProof/>
        </w:rPr>
        <w:t>106</w:t>
      </w:r>
      <w:r>
        <w:rPr>
          <w:noProof/>
        </w:rPr>
        <w:fldChar w:fldCharType="end"/>
      </w:r>
    </w:p>
    <w:p w14:paraId="0CDC29C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5 \h </w:instrText>
      </w:r>
      <w:r>
        <w:rPr>
          <w:noProof/>
        </w:rPr>
      </w:r>
      <w:r>
        <w:rPr>
          <w:noProof/>
        </w:rPr>
        <w:fldChar w:fldCharType="separate"/>
      </w:r>
      <w:r>
        <w:rPr>
          <w:noProof/>
        </w:rPr>
        <w:t>107</w:t>
      </w:r>
      <w:r>
        <w:rPr>
          <w:noProof/>
        </w:rPr>
        <w:fldChar w:fldCharType="end"/>
      </w:r>
    </w:p>
    <w:p w14:paraId="753BCAE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onclusion personnelle</w:t>
      </w:r>
      <w:r>
        <w:rPr>
          <w:noProof/>
        </w:rPr>
        <w:tab/>
      </w:r>
      <w:r>
        <w:rPr>
          <w:noProof/>
        </w:rPr>
        <w:fldChar w:fldCharType="begin"/>
      </w:r>
      <w:r>
        <w:rPr>
          <w:noProof/>
        </w:rPr>
        <w:instrText xml:space="preserve"> PAGEREF _Toc455044956 \h </w:instrText>
      </w:r>
      <w:r>
        <w:rPr>
          <w:noProof/>
        </w:rPr>
      </w:r>
      <w:r>
        <w:rPr>
          <w:noProof/>
        </w:rPr>
        <w:fldChar w:fldCharType="separate"/>
      </w:r>
      <w:r>
        <w:rPr>
          <w:noProof/>
        </w:rPr>
        <w:t>107</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8" w:name="_Toc455044756"/>
      <w:r>
        <w:lastRenderedPageBreak/>
        <w:t>Préambule</w:t>
      </w:r>
      <w:r w:rsidR="00965E06">
        <w:t xml:space="preserve"> (à revoir à la fin !)</w:t>
      </w:r>
      <w:bookmarkEnd w:id="98"/>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9" w:name="_Toc455044757"/>
      <w:r>
        <w:lastRenderedPageBreak/>
        <w:t>Démarche</w:t>
      </w:r>
      <w:bookmarkEnd w:id="99"/>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100" w:name="_Toc454297791"/>
      <w:bookmarkStart w:id="101" w:name="_Toc455044758"/>
      <w:r>
        <w:t>Problématiques</w:t>
      </w:r>
      <w:bookmarkEnd w:id="101"/>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02" w:name="_Toc455044759"/>
      <w:r>
        <w:t>Scénario</w:t>
      </w:r>
      <w:bookmarkEnd w:id="102"/>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26F08C56"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6E8045EF"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07C3D5" w14:textId="77777777" w:rsidR="00F36515" w:rsidRPr="00025F11" w:rsidRDefault="00F36515" w:rsidP="00EB5D49">
            <w:pPr>
              <w:pStyle w:val="tbnormal"/>
              <w:jc w:val="left"/>
              <w:rPr>
                <w:b/>
                <w:sz w:val="2"/>
                <w:szCs w:val="2"/>
              </w:rPr>
            </w:pPr>
          </w:p>
        </w:tc>
      </w:tr>
      <w:tr w:rsidR="00F36515" w14:paraId="1F6EE610"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5447D6E"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F8CDC05" w14:textId="4FA793AF" w:rsidR="00F36515" w:rsidRPr="00C676D4" w:rsidRDefault="00F36515" w:rsidP="00EB5D49">
            <w:pPr>
              <w:pStyle w:val="tbnormal"/>
              <w:rPr>
                <w:sz w:val="21"/>
              </w:rPr>
            </w:pPr>
            <w:r>
              <w:rPr>
                <w:b/>
                <w:sz w:val="21"/>
              </w:rPr>
              <w:t>Complément d’informations :</w:t>
            </w:r>
          </w:p>
          <w:p w14:paraId="39E19DC8" w14:textId="3287F9B6" w:rsidR="00F36515" w:rsidRPr="002B229F" w:rsidRDefault="00F36515" w:rsidP="00F36515">
            <w:pPr>
              <w:pStyle w:val="tbnormal"/>
              <w:rPr>
                <w:sz w:val="21"/>
              </w:rPr>
            </w:pPr>
            <w:r w:rsidRPr="00F0563C">
              <w:rPr>
                <w:sz w:val="21"/>
              </w:rPr>
              <w:t>L</w:t>
            </w:r>
            <w:r>
              <w:rPr>
                <w:sz w:val="21"/>
              </w:rPr>
              <w:t>es résultats obtenus sont détaillés dans le chapitre #REF.</w:t>
            </w:r>
          </w:p>
        </w:tc>
      </w:tr>
      <w:tr w:rsidR="00F36515" w14:paraId="3D87E9D2"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7C7CB692"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74F92C" w14:textId="77777777" w:rsidR="00F36515" w:rsidRPr="00025F11" w:rsidRDefault="00F36515" w:rsidP="00EB5D49">
            <w:pPr>
              <w:pStyle w:val="tbnormal"/>
              <w:jc w:val="left"/>
              <w:rPr>
                <w:b/>
                <w:sz w:val="2"/>
                <w:szCs w:val="2"/>
              </w:rPr>
            </w:pPr>
          </w:p>
        </w:tc>
      </w:tr>
    </w:tbl>
    <w:p w14:paraId="00734B25" w14:textId="77777777" w:rsidR="00A01BB3" w:rsidRDefault="00A01BB3" w:rsidP="00A01BB3">
      <w:pPr>
        <w:pStyle w:val="tbtitre3"/>
      </w:pPr>
      <w:bookmarkStart w:id="103" w:name="_Toc455044760"/>
      <w:r>
        <w:t>Complexité métier</w:t>
      </w:r>
      <w:bookmarkEnd w:id="103"/>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7235F25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5AA319D9"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237B17" w14:textId="77777777" w:rsidR="00F36515" w:rsidRPr="00025F11" w:rsidRDefault="00F36515" w:rsidP="00EB5D49">
            <w:pPr>
              <w:pStyle w:val="tbnormal"/>
              <w:jc w:val="left"/>
              <w:rPr>
                <w:b/>
                <w:sz w:val="2"/>
                <w:szCs w:val="2"/>
              </w:rPr>
            </w:pPr>
          </w:p>
        </w:tc>
      </w:tr>
      <w:tr w:rsidR="00F36515" w14:paraId="37943B2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9F4E19"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C83E208" w14:textId="77777777" w:rsidR="00F36515" w:rsidRPr="00C676D4" w:rsidRDefault="00F36515" w:rsidP="00EB5D49">
            <w:pPr>
              <w:pStyle w:val="tbnormal"/>
              <w:rPr>
                <w:sz w:val="21"/>
              </w:rPr>
            </w:pPr>
            <w:r>
              <w:rPr>
                <w:b/>
                <w:sz w:val="21"/>
              </w:rPr>
              <w:t>Complément d’informations :</w:t>
            </w:r>
          </w:p>
          <w:p w14:paraId="1A833BA7" w14:textId="77777777" w:rsidR="00F36515" w:rsidRPr="002B229F" w:rsidRDefault="00F36515" w:rsidP="00EB5D49">
            <w:pPr>
              <w:pStyle w:val="tbnormal"/>
              <w:rPr>
                <w:sz w:val="21"/>
              </w:rPr>
            </w:pPr>
            <w:r w:rsidRPr="00F0563C">
              <w:rPr>
                <w:sz w:val="21"/>
              </w:rPr>
              <w:t>L</w:t>
            </w:r>
            <w:r>
              <w:rPr>
                <w:sz w:val="21"/>
              </w:rPr>
              <w:t>es résultats obtenus sont détaillés dans le chapitre #REF.</w:t>
            </w:r>
          </w:p>
        </w:tc>
      </w:tr>
      <w:tr w:rsidR="00F36515" w14:paraId="694121FC"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CAD2313"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2771AF" w14:textId="77777777" w:rsidR="00F36515" w:rsidRPr="00025F11" w:rsidRDefault="00F36515" w:rsidP="00EB5D49">
            <w:pPr>
              <w:pStyle w:val="tbnormal"/>
              <w:jc w:val="left"/>
              <w:rPr>
                <w:b/>
                <w:sz w:val="2"/>
                <w:szCs w:val="2"/>
              </w:rPr>
            </w:pPr>
          </w:p>
        </w:tc>
      </w:tr>
    </w:tbl>
    <w:p w14:paraId="3074737F" w14:textId="7FC7CFEA" w:rsidR="00FC3B98" w:rsidRDefault="00FC3B98" w:rsidP="00A01BB3">
      <w:pPr>
        <w:pStyle w:val="tbtitre3"/>
      </w:pPr>
      <w:bookmarkStart w:id="104" w:name="_Toc455044761"/>
      <w:r>
        <w:t>Apport pédagogique</w:t>
      </w:r>
      <w:bookmarkEnd w:id="104"/>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4651" w14:paraId="6E70AE0B"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1AD27EC" w14:textId="77777777" w:rsidR="00064651" w:rsidRPr="00025F11" w:rsidRDefault="00064651"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AE14068" w14:textId="77777777" w:rsidR="00064651" w:rsidRPr="00025F11" w:rsidRDefault="00064651" w:rsidP="00EB5D49">
            <w:pPr>
              <w:pStyle w:val="tbnormal"/>
              <w:jc w:val="left"/>
              <w:rPr>
                <w:b/>
                <w:sz w:val="2"/>
                <w:szCs w:val="2"/>
              </w:rPr>
            </w:pPr>
          </w:p>
        </w:tc>
      </w:tr>
      <w:tr w:rsidR="00064651" w14:paraId="2F744785"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3D1DB26" w14:textId="77777777" w:rsidR="00064651" w:rsidRPr="000353ED" w:rsidRDefault="00064651"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4D12415" w14:textId="77777777" w:rsidR="00064651" w:rsidRPr="00C676D4" w:rsidRDefault="00064651" w:rsidP="00EB5D49">
            <w:pPr>
              <w:pStyle w:val="tbnormal"/>
              <w:rPr>
                <w:sz w:val="21"/>
              </w:rPr>
            </w:pPr>
            <w:r>
              <w:rPr>
                <w:b/>
                <w:sz w:val="21"/>
              </w:rPr>
              <w:t>Complément d’informations :</w:t>
            </w:r>
          </w:p>
          <w:p w14:paraId="76622D64" w14:textId="77777777" w:rsidR="00064651" w:rsidRPr="002B229F" w:rsidRDefault="00064651" w:rsidP="00EB5D49">
            <w:pPr>
              <w:pStyle w:val="tbnormal"/>
              <w:rPr>
                <w:sz w:val="21"/>
              </w:rPr>
            </w:pPr>
            <w:r w:rsidRPr="00F0563C">
              <w:rPr>
                <w:sz w:val="21"/>
              </w:rPr>
              <w:t>L</w:t>
            </w:r>
            <w:r>
              <w:rPr>
                <w:sz w:val="21"/>
              </w:rPr>
              <w:t>es résultats obtenus sont détaillés dans le chapitre #REF.</w:t>
            </w:r>
          </w:p>
        </w:tc>
      </w:tr>
      <w:tr w:rsidR="00064651" w14:paraId="1C9E9157"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1AE88C44" w14:textId="77777777" w:rsidR="00064651" w:rsidRPr="00025F11" w:rsidRDefault="00064651"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59C319" w14:textId="77777777" w:rsidR="00064651" w:rsidRPr="00025F11" w:rsidRDefault="00064651" w:rsidP="00EB5D49">
            <w:pPr>
              <w:pStyle w:val="tbnormal"/>
              <w:jc w:val="left"/>
              <w:rPr>
                <w:b/>
                <w:sz w:val="2"/>
                <w:szCs w:val="2"/>
              </w:rPr>
            </w:pPr>
          </w:p>
        </w:tc>
      </w:tr>
    </w:tbl>
    <w:p w14:paraId="37B0D641" w14:textId="77777777" w:rsidR="00A01BB3" w:rsidRDefault="00A01BB3" w:rsidP="00A01BB3">
      <w:pPr>
        <w:pStyle w:val="tbtitre3"/>
      </w:pPr>
      <w:bookmarkStart w:id="105" w:name="_Toc455044762"/>
      <w:r>
        <w:t>Accès au service</w:t>
      </w:r>
      <w:bookmarkEnd w:id="105"/>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plusieurs possibilités sont envisageables. On 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6" w:name="_Toc455044763"/>
      <w:r>
        <w:lastRenderedPageBreak/>
        <w:t>Démarche</w:t>
      </w:r>
      <w:bookmarkEnd w:id="106"/>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onpremise,asp,saas) et sur la documentation qu’Odoo met à disposition sur son site web.</w:t>
      </w:r>
    </w:p>
    <w:p w14:paraId="16183B9B" w14:textId="77777777" w:rsidR="00A01BB3" w:rsidRDefault="00A01BB3" w:rsidP="00A01BB3">
      <w:pPr>
        <w:pStyle w:val="tbtitre4"/>
      </w:pPr>
      <w:bookmarkStart w:id="107" w:name="_Toc455044764"/>
      <w:r>
        <w:t>Résultats</w:t>
      </w:r>
      <w:bookmarkEnd w:id="107"/>
    </w:p>
    <w:p w14:paraId="3396CC53" w14:textId="015D9270" w:rsidR="00AF0198" w:rsidRDefault="00AF0198" w:rsidP="00AF0198">
      <w:pPr>
        <w:pStyle w:val="tbnormal"/>
      </w:pPr>
      <w:r>
        <w:t xml:space="preserve">Tout d’abord, Odoo propose différentes versions de son PGI. Entreprise, Community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8" w:name="_Toc455044765"/>
      <w:r>
        <w:t>Limites</w:t>
      </w:r>
      <w:r w:rsidR="00102C58">
        <w:t xml:space="preserve"> et recommandations</w:t>
      </w:r>
      <w:bookmarkEnd w:id="108"/>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Pour la version Community, elle a été utilisée pour quelques tests sur un serveur Synology</w:t>
      </w:r>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Community</w:t>
      </w:r>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hébérgés</w:t>
      </w:r>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9" w:name="_Toc455044766"/>
      <w:r>
        <w:t xml:space="preserve">Créer et configurer </w:t>
      </w:r>
      <w:r w:rsidR="004F09EC">
        <w:t>un accès pour les participants</w:t>
      </w:r>
      <w:bookmarkEnd w:id="109"/>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10" w:name="_Toc455044767"/>
      <w:r>
        <w:t>Démarche</w:t>
      </w:r>
      <w:bookmarkEnd w:id="110"/>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1" w:name="_Toc455044768"/>
      <w:r>
        <w:t>Résultats</w:t>
      </w:r>
      <w:bookmarkEnd w:id="111"/>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2" w:name="_Toc455044769"/>
      <w:r>
        <w:t>Limites</w:t>
      </w:r>
      <w:r w:rsidR="006A485C">
        <w:t xml:space="preserve"> et recommandations</w:t>
      </w:r>
      <w:bookmarkEnd w:id="112"/>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3" w:name="_Toc455044770"/>
      <w:r>
        <w:t>Dates virtuelles versus dates réelles</w:t>
      </w:r>
      <w:bookmarkEnd w:id="113"/>
    </w:p>
    <w:p w14:paraId="53961D48" w14:textId="77777777" w:rsidR="00610856" w:rsidRDefault="00610856" w:rsidP="00610856">
      <w:pPr>
        <w:pStyle w:val="tbnormal"/>
      </w:pPr>
      <w:r>
        <w:t>En effectuant à la main les opérations du chapitre #REF (guide des opérations), une problématique de taille c’est ajouté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4" w:name="_Toc455044771"/>
      <w:r>
        <w:lastRenderedPageBreak/>
        <w:t>Démarche</w:t>
      </w:r>
      <w:bookmarkEnd w:id="114"/>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5" w:name="_Toc455044772"/>
      <w:r>
        <w:t>Résultats</w:t>
      </w:r>
      <w:bookmarkEnd w:id="115"/>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6" w:name="_Toc455044773"/>
      <w:r>
        <w:t>Limites et recommandations</w:t>
      </w:r>
      <w:bookmarkEnd w:id="116"/>
    </w:p>
    <w:p w14:paraId="212E5B89" w14:textId="77777777" w:rsidR="00610856" w:rsidRDefault="00610856" w:rsidP="00610856">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Community</w:t>
      </w:r>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7" w:name="_Toc455044774"/>
      <w:r>
        <w:t>Découverte des éléments métiers</w:t>
      </w:r>
      <w:bookmarkEnd w:id="117"/>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F69C3" w14:paraId="468633BD"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7BC8F92"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DCA3D6" w14:textId="77777777" w:rsidR="006F69C3" w:rsidRPr="00025F11" w:rsidRDefault="006F69C3" w:rsidP="00EB5D49">
            <w:pPr>
              <w:pStyle w:val="tbnormal"/>
              <w:jc w:val="left"/>
              <w:rPr>
                <w:b/>
                <w:sz w:val="2"/>
                <w:szCs w:val="2"/>
              </w:rPr>
            </w:pPr>
          </w:p>
        </w:tc>
      </w:tr>
      <w:tr w:rsidR="006F69C3" w14:paraId="2EC124D8"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7BC230"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D56DD4" w14:textId="77777777" w:rsidR="006F69C3" w:rsidRPr="00C676D4" w:rsidRDefault="006F69C3" w:rsidP="00EB5D49">
            <w:pPr>
              <w:pStyle w:val="tbnormal"/>
              <w:rPr>
                <w:sz w:val="21"/>
              </w:rPr>
            </w:pPr>
            <w:r>
              <w:rPr>
                <w:b/>
                <w:sz w:val="21"/>
              </w:rPr>
              <w:t>Complément d’informations :</w:t>
            </w:r>
          </w:p>
          <w:p w14:paraId="71E30EF1" w14:textId="77777777" w:rsidR="006F69C3" w:rsidRPr="002B229F" w:rsidRDefault="006F69C3" w:rsidP="00EB5D49">
            <w:pPr>
              <w:pStyle w:val="tbnormal"/>
              <w:rPr>
                <w:sz w:val="21"/>
              </w:rPr>
            </w:pPr>
            <w:r w:rsidRPr="00F0563C">
              <w:rPr>
                <w:sz w:val="21"/>
              </w:rPr>
              <w:t>L</w:t>
            </w:r>
            <w:r>
              <w:rPr>
                <w:sz w:val="21"/>
              </w:rPr>
              <w:t>es résultats obtenus sont détaillés dans le chapitre #REF.</w:t>
            </w:r>
          </w:p>
        </w:tc>
      </w:tr>
      <w:tr w:rsidR="006F69C3" w14:paraId="5422AE05"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2AF3E85"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FE5C2A" w14:textId="77777777" w:rsidR="006F69C3" w:rsidRPr="00025F11" w:rsidRDefault="006F69C3" w:rsidP="00EB5D49">
            <w:pPr>
              <w:pStyle w:val="tbnormal"/>
              <w:jc w:val="left"/>
              <w:rPr>
                <w:b/>
                <w:sz w:val="2"/>
                <w:szCs w:val="2"/>
              </w:rPr>
            </w:pPr>
          </w:p>
        </w:tc>
      </w:tr>
    </w:tbl>
    <w:p w14:paraId="6C1264C0" w14:textId="77777777" w:rsidR="00A01BB3" w:rsidRDefault="00A01BB3" w:rsidP="00A01BB3">
      <w:pPr>
        <w:pStyle w:val="tbtitre3"/>
      </w:pPr>
      <w:bookmarkStart w:id="118" w:name="_Toc455044775"/>
      <w:r>
        <w:lastRenderedPageBreak/>
        <w:t>Sécurité</w:t>
      </w:r>
      <w:bookmarkEnd w:id="118"/>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 à partir de l’application </w:t>
      </w:r>
      <w:r w:rsidRPr="009E3D00">
        <w:rPr>
          <w:b/>
        </w:rPr>
        <w:t>Accounting</w:t>
      </w:r>
      <w:r>
        <w:t xml:space="preserve">, </w:t>
      </w:r>
      <w:r w:rsidRPr="009E3D00">
        <w:rPr>
          <w:b/>
        </w:rPr>
        <w:t>Purchases</w:t>
      </w:r>
      <w:r>
        <w:t xml:space="preserve"> et </w:t>
      </w:r>
      <w:r w:rsidRPr="009E3D00">
        <w:rPr>
          <w:b/>
        </w:rPr>
        <w:t>Sales</w:t>
      </w:r>
      <w:r>
        <w:t xml:space="preserve">. Mais aussi pour les transferts de stock </w:t>
      </w:r>
      <w:r w:rsidRPr="009E3D00">
        <w:rPr>
          <w:b/>
        </w:rPr>
        <w:t>stock.picking</w:t>
      </w:r>
      <w:r>
        <w:t xml:space="preserve">. Ils peuvent très bien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3847DDFF"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14E1C37E"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41582CE" w14:textId="77777777" w:rsidR="00610856" w:rsidRPr="00025F11" w:rsidRDefault="00610856" w:rsidP="001064D9">
            <w:pPr>
              <w:pStyle w:val="tbnormal"/>
              <w:jc w:val="left"/>
              <w:rPr>
                <w:b/>
                <w:sz w:val="2"/>
                <w:szCs w:val="2"/>
              </w:rPr>
            </w:pPr>
          </w:p>
        </w:tc>
      </w:tr>
      <w:tr w:rsidR="00610856" w14:paraId="446CD718"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1C4C37"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A4A5E2" w14:textId="77777777" w:rsidR="00610856" w:rsidRPr="00C676D4" w:rsidRDefault="00610856" w:rsidP="001064D9">
            <w:pPr>
              <w:pStyle w:val="tbnormal"/>
              <w:rPr>
                <w:sz w:val="21"/>
              </w:rPr>
            </w:pPr>
            <w:r>
              <w:rPr>
                <w:b/>
                <w:sz w:val="21"/>
              </w:rPr>
              <w:t>Complément d’informations :</w:t>
            </w:r>
          </w:p>
          <w:p w14:paraId="377CA904"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4A5409D2"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1E8488FD"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D882082" w14:textId="77777777" w:rsidR="00610856" w:rsidRPr="00025F11" w:rsidRDefault="00610856" w:rsidP="001064D9">
            <w:pPr>
              <w:pStyle w:val="tbnormal"/>
              <w:jc w:val="left"/>
              <w:rPr>
                <w:b/>
                <w:sz w:val="2"/>
                <w:szCs w:val="2"/>
              </w:rPr>
            </w:pPr>
          </w:p>
        </w:tc>
      </w:tr>
    </w:tbl>
    <w:p w14:paraId="02936341" w14:textId="77777777" w:rsidR="00610856" w:rsidRDefault="00610856" w:rsidP="00610856">
      <w:pPr>
        <w:pStyle w:val="tbtitre3"/>
      </w:pPr>
      <w:bookmarkStart w:id="119" w:name="_Toc455044776"/>
      <w:r>
        <w:t>Réalisme du marché</w:t>
      </w:r>
      <w:bookmarkEnd w:id="119"/>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052241C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2C8D17F0"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DC1519" w14:textId="77777777" w:rsidR="00610856" w:rsidRPr="00025F11" w:rsidRDefault="00610856" w:rsidP="001064D9">
            <w:pPr>
              <w:pStyle w:val="tbnormal"/>
              <w:jc w:val="left"/>
              <w:rPr>
                <w:b/>
                <w:sz w:val="2"/>
                <w:szCs w:val="2"/>
              </w:rPr>
            </w:pPr>
          </w:p>
        </w:tc>
      </w:tr>
      <w:tr w:rsidR="00610856" w14:paraId="220BE21E"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42B6D5"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6CB1B1" w14:textId="77777777" w:rsidR="00610856" w:rsidRPr="00C676D4" w:rsidRDefault="00610856" w:rsidP="001064D9">
            <w:pPr>
              <w:pStyle w:val="tbnormal"/>
              <w:rPr>
                <w:sz w:val="21"/>
              </w:rPr>
            </w:pPr>
            <w:r>
              <w:rPr>
                <w:b/>
                <w:sz w:val="21"/>
              </w:rPr>
              <w:t>Complément d’informations :</w:t>
            </w:r>
          </w:p>
          <w:p w14:paraId="54E9A28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610CAEB0"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3CEE55AA"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E594083" w14:textId="77777777" w:rsidR="00610856" w:rsidRPr="00025F11" w:rsidRDefault="00610856" w:rsidP="001064D9">
            <w:pPr>
              <w:pStyle w:val="tbnormal"/>
              <w:jc w:val="left"/>
              <w:rPr>
                <w:b/>
                <w:sz w:val="2"/>
                <w:szCs w:val="2"/>
              </w:rPr>
            </w:pPr>
          </w:p>
        </w:tc>
      </w:tr>
    </w:tbl>
    <w:p w14:paraId="6523462E" w14:textId="0EF896D8" w:rsidR="009035C8" w:rsidRDefault="009035C8" w:rsidP="009035C8">
      <w:pPr>
        <w:pStyle w:val="tbtitre3"/>
      </w:pPr>
      <w:bookmarkStart w:id="120" w:name="_Toc455044777"/>
      <w:r>
        <w:lastRenderedPageBreak/>
        <w:t>Architecture du simulateur</w:t>
      </w:r>
      <w:bookmarkEnd w:id="120"/>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4AB91BB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091390C7"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A5D3BF" w14:textId="77777777" w:rsidR="00610856" w:rsidRPr="00025F11" w:rsidRDefault="00610856" w:rsidP="001064D9">
            <w:pPr>
              <w:pStyle w:val="tbnormal"/>
              <w:jc w:val="left"/>
              <w:rPr>
                <w:b/>
                <w:sz w:val="2"/>
                <w:szCs w:val="2"/>
              </w:rPr>
            </w:pPr>
          </w:p>
        </w:tc>
      </w:tr>
      <w:tr w:rsidR="00610856" w14:paraId="23FC79EA"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A69AA81"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2BEDAFA" w14:textId="77777777" w:rsidR="00610856" w:rsidRPr="00C676D4" w:rsidRDefault="00610856" w:rsidP="001064D9">
            <w:pPr>
              <w:pStyle w:val="tbnormal"/>
              <w:rPr>
                <w:sz w:val="21"/>
              </w:rPr>
            </w:pPr>
            <w:r>
              <w:rPr>
                <w:b/>
                <w:sz w:val="21"/>
              </w:rPr>
              <w:t>Complément d’informations :</w:t>
            </w:r>
          </w:p>
          <w:p w14:paraId="6EE3609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29D62D36"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27DDCB51"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2CDBCF1" w14:textId="77777777" w:rsidR="00610856" w:rsidRPr="00025F11" w:rsidRDefault="00610856" w:rsidP="001064D9">
            <w:pPr>
              <w:pStyle w:val="tbnormal"/>
              <w:jc w:val="left"/>
              <w:rPr>
                <w:b/>
                <w:sz w:val="2"/>
                <w:szCs w:val="2"/>
              </w:rPr>
            </w:pPr>
          </w:p>
        </w:tc>
      </w:tr>
    </w:tbl>
    <w:p w14:paraId="239B6B75" w14:textId="17B356D4" w:rsidR="004E0DBB" w:rsidRDefault="002F50BD" w:rsidP="004E0DBB">
      <w:pPr>
        <w:pStyle w:val="tbtitre1"/>
      </w:pPr>
      <w:bookmarkStart w:id="121" w:name="_Toc455044778"/>
      <w:bookmarkEnd w:id="100"/>
      <w:r>
        <w:t>Développement du scénario</w:t>
      </w:r>
      <w:bookmarkEnd w:id="121"/>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22" w:name="_Toc454297797"/>
      <w:bookmarkStart w:id="123" w:name="_Toc455044779"/>
      <w:r>
        <w:t>Démarche et critères de développement</w:t>
      </w:r>
      <w:bookmarkEnd w:id="122"/>
      <w:bookmarkEnd w:id="123"/>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Jean-Paul Thommen, 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4" w:name="_Toc454297798"/>
      <w:bookmarkStart w:id="125" w:name="_Toc455044780"/>
      <w:r>
        <w:t>Définir un contexte accrocheur</w:t>
      </w:r>
      <w:bookmarkEnd w:id="124"/>
      <w:bookmarkEnd w:id="125"/>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6" w:name="_Toc454297799"/>
      <w:bookmarkStart w:id="127" w:name="_Toc455044781"/>
      <w:r>
        <w:lastRenderedPageBreak/>
        <w:t>Définir la valeur ajoutée</w:t>
      </w:r>
      <w:bookmarkEnd w:id="126"/>
      <w:bookmarkEnd w:id="127"/>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8" w:name="_Toc454297800"/>
      <w:bookmarkStart w:id="129" w:name="_Toc455044782"/>
      <w:r>
        <w:t>Définir le type d’affaire</w:t>
      </w:r>
      <w:bookmarkEnd w:id="128"/>
      <w:bookmarkEnd w:id="129"/>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30" w:name="_Toc454297801"/>
      <w:bookmarkStart w:id="131" w:name="_Toc455044783"/>
      <w:r>
        <w:t>L’organisation logistique</w:t>
      </w:r>
      <w:bookmarkEnd w:id="130"/>
      <w:bookmarkEnd w:id="131"/>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engager de l’argent (achat de matières premières, paiement des salariés, utilisation des moyens de production…) sans être réellement sure à 100% qu’elle pourra vendre le fruit de sa production (et donc par conséquent être payé).</w:t>
      </w:r>
      <w:r>
        <w:t> »</w:t>
      </w:r>
      <w:r>
        <w:rPr>
          <w:rStyle w:val="Appelnotedebasdep"/>
        </w:rPr>
        <w:footnoteReference w:id="29"/>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 xml:space="preserve">Dans cette organisation, c’est la demande d’un client (client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0"/>
      </w:r>
    </w:p>
    <w:p w14:paraId="61216252" w14:textId="77777777" w:rsidR="00483FF3" w:rsidRDefault="00483FF3" w:rsidP="00483FF3">
      <w:pPr>
        <w:pStyle w:val="tbtitre3"/>
      </w:pPr>
      <w:bookmarkStart w:id="132" w:name="_Toc454297802"/>
      <w:bookmarkStart w:id="133" w:name="_Toc455044784"/>
      <w:r>
        <w:t>Définir les clients et leurs caractéristiques</w:t>
      </w:r>
      <w:bookmarkEnd w:id="132"/>
      <w:bookmarkEnd w:id="133"/>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4" w:name="_Toc454297803"/>
      <w:bookmarkStart w:id="135" w:name="_Toc455044785"/>
      <w:r>
        <w:t>Définir les aspects financiers</w:t>
      </w:r>
      <w:bookmarkEnd w:id="134"/>
      <w:bookmarkEnd w:id="135"/>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tout doit être cohérent. </w:t>
      </w:r>
      <w:r>
        <w:t>Des chiffres donnés aux hasard n’ont pas leurs place dans cette démarche.</w:t>
      </w:r>
    </w:p>
    <w:p w14:paraId="602ADDC2" w14:textId="77777777" w:rsidR="00483FF3" w:rsidRDefault="00483FF3" w:rsidP="00483FF3">
      <w:pPr>
        <w:pStyle w:val="tbtitre3"/>
      </w:pPr>
      <w:bookmarkStart w:id="136" w:name="_Toc454297804"/>
      <w:bookmarkStart w:id="137" w:name="_Toc455044786"/>
      <w:r>
        <w:t>Définir des contraintes</w:t>
      </w:r>
      <w:bookmarkEnd w:id="136"/>
      <w:bookmarkEnd w:id="137"/>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8" w:name="_Toc454297805"/>
      <w:bookmarkStart w:id="139" w:name="_Toc455044787"/>
      <w:r>
        <w:lastRenderedPageBreak/>
        <w:t>Brewery &amp; Co.</w:t>
      </w:r>
      <w:bookmarkEnd w:id="138"/>
      <w:bookmarkEnd w:id="139"/>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40" w:name="_Toc454297806"/>
      <w:bookmarkStart w:id="141" w:name="_Toc455044788"/>
      <w:r>
        <w:t>Introduction</w:t>
      </w:r>
      <w:bookmarkEnd w:id="140"/>
      <w:bookmarkEnd w:id="141"/>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1"/>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w:t>
      </w:r>
      <w:r>
        <w:lastRenderedPageBreak/>
        <w:t xml:space="preserve">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2" w:name="_Toc454297807"/>
      <w:bookmarkStart w:id="143" w:name="_Toc455044789"/>
      <w:r>
        <w:t>Domaine brassicole</w:t>
      </w:r>
      <w:bookmarkEnd w:id="142"/>
      <w:bookmarkEnd w:id="143"/>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4" w:name="_Toc454297808"/>
      <w:bookmarkStart w:id="145" w:name="_Toc455044790"/>
      <w:r>
        <w:t>Ingrédients</w:t>
      </w:r>
      <w:bookmarkEnd w:id="144"/>
      <w:bookmarkEnd w:id="145"/>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46" w:name="_Toc454297809"/>
      <w:bookmarkStart w:id="147" w:name="_Toc455044791"/>
      <w:r>
        <w:t>Le malt d’orge</w:t>
      </w:r>
      <w:bookmarkEnd w:id="146"/>
      <w:bookmarkEnd w:id="147"/>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w:t>
      </w:r>
      <w:r>
        <w:lastRenderedPageBreak/>
        <w:t xml:space="preserve">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8" w:name="_Toc454297810"/>
      <w:bookmarkStart w:id="149" w:name="_Toc455044792"/>
      <w:r>
        <w:t>Autres matières premières amylacées</w:t>
      </w:r>
      <w:bookmarkEnd w:id="148"/>
      <w:bookmarkEnd w:id="149"/>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50" w:name="_Toc454297811"/>
      <w:bookmarkStart w:id="151" w:name="_Toc455044793"/>
      <w:r>
        <w:t>Le houblon</w:t>
      </w:r>
      <w:bookmarkEnd w:id="150"/>
      <w:bookmarkEnd w:id="151"/>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2" w:name="_Toc454297812"/>
      <w:bookmarkStart w:id="153" w:name="_Toc455044794"/>
      <w:r>
        <w:t>L’eau</w:t>
      </w:r>
      <w:bookmarkEnd w:id="152"/>
      <w:bookmarkEnd w:id="153"/>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lastRenderedPageBreak/>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4" w:name="_Toc454297813"/>
      <w:bookmarkStart w:id="155" w:name="_Toc455044795"/>
      <w:r>
        <w:t>La levure</w:t>
      </w:r>
      <w:bookmarkEnd w:id="154"/>
      <w:bookmarkEnd w:id="155"/>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6" w:name="_Toc454297814"/>
      <w:bookmarkStart w:id="157" w:name="_Toc455044796"/>
      <w:r>
        <w:t>La fabrication de la bière</w:t>
      </w:r>
      <w:bookmarkEnd w:id="156"/>
      <w:bookmarkEnd w:id="157"/>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8" w:name="_Toc454297815"/>
      <w:bookmarkStart w:id="159" w:name="_Toc455044797"/>
      <w:r>
        <w:t>Le brassage</w:t>
      </w:r>
      <w:bookmarkEnd w:id="158"/>
      <w:bookmarkEnd w:id="159"/>
    </w:p>
    <w:p w14:paraId="0AB4CB6B" w14:textId="77777777" w:rsidR="003255DA" w:rsidRDefault="003255DA" w:rsidP="003255DA">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maïsche est ensuite séparée des parties solides non solubles, comme l’enveloppe des céréales. Les restes solides, les </w:t>
      </w:r>
      <w:r>
        <w:lastRenderedPageBreak/>
        <w:t>«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60" w:name="_Toc454297816"/>
      <w:bookmarkStart w:id="161" w:name="_Toc455044798"/>
      <w:r>
        <w:t>La fermentation</w:t>
      </w:r>
      <w:bookmarkEnd w:id="160"/>
      <w:bookmarkEnd w:id="161"/>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2" w:name="_Toc454297817"/>
      <w:bookmarkStart w:id="163" w:name="_Toc455044799"/>
      <w:r>
        <w:t>La garde</w:t>
      </w:r>
      <w:bookmarkEnd w:id="162"/>
      <w:bookmarkEnd w:id="163"/>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4" w:name="_Toc454297818"/>
      <w:bookmarkStart w:id="165" w:name="_Toc455044800"/>
      <w:r>
        <w:t>La filtration</w:t>
      </w:r>
      <w:bookmarkEnd w:id="164"/>
      <w:bookmarkEnd w:id="165"/>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6" w:name="_Toc454297819"/>
      <w:bookmarkStart w:id="167" w:name="_Toc455044801"/>
      <w:r>
        <w:t>La mise en bouteille et le conditionnement</w:t>
      </w:r>
      <w:bookmarkEnd w:id="166"/>
      <w:bookmarkEnd w:id="167"/>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w:t>
      </w:r>
      <w:r>
        <w:lastRenderedPageBreak/>
        <w:t xml:space="preserve">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8" w:name="_Toc454297820"/>
      <w:bookmarkStart w:id="169" w:name="_Toc455044802"/>
      <w:r>
        <w:t>Description de l’entreprise</w:t>
      </w:r>
      <w:bookmarkEnd w:id="168"/>
      <w:bookmarkEnd w:id="169"/>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70" w:name="_Toc454297821"/>
      <w:bookmarkStart w:id="171" w:name="_Toc455044803"/>
      <w:r>
        <w:t>Les produits commercialisés</w:t>
      </w:r>
      <w:bookmarkEnd w:id="170"/>
      <w:bookmarkEnd w:id="171"/>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2" w:name="_Toc454297822"/>
      <w:bookmarkStart w:id="173" w:name="_Toc455044804"/>
      <w:r>
        <w:t>Les nomenclatures</w:t>
      </w:r>
      <w:bookmarkEnd w:id="172"/>
      <w:bookmarkEnd w:id="173"/>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74" w:name="_Toc454297823"/>
      <w:bookmarkStart w:id="175" w:name="_Toc455044805"/>
      <w:r>
        <w:lastRenderedPageBreak/>
        <w:t>Gestion des opérations de production</w:t>
      </w:r>
      <w:bookmarkEnd w:id="174"/>
      <w:bookmarkEnd w:id="175"/>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6" w:name="_Toc454297824"/>
      <w:bookmarkStart w:id="177" w:name="_Toc455044806"/>
      <w:r>
        <w:t>La chaîne de valeur</w:t>
      </w:r>
      <w:bookmarkEnd w:id="176"/>
      <w:bookmarkEnd w:id="177"/>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r w:rsidR="00B1335C">
              <w:t>à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8" w:name="_Toc454297825"/>
      <w:bookmarkStart w:id="179" w:name="_Toc455044807"/>
      <w:r>
        <w:t>Support aux opérations</w:t>
      </w:r>
      <w:bookmarkEnd w:id="178"/>
      <w:bookmarkEnd w:id="179"/>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80" w:name="_Toc454297826"/>
      <w:bookmarkStart w:id="181" w:name="_Toc455044808"/>
      <w:r>
        <w:lastRenderedPageBreak/>
        <w:t>Infrastructure</w:t>
      </w:r>
      <w:bookmarkEnd w:id="180"/>
      <w:bookmarkEnd w:id="181"/>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AB054A">
      <w:pPr>
        <w:pStyle w:val="tbnormal"/>
        <w:numPr>
          <w:ilvl w:val="0"/>
          <w:numId w:val="38"/>
        </w:numPr>
      </w:pPr>
      <w:r>
        <w:t>120 m</w:t>
      </w:r>
      <w:r w:rsidRPr="00DE66F5">
        <w:rPr>
          <w:vertAlign w:val="superscript"/>
        </w:rPr>
        <w:t>3</w:t>
      </w:r>
      <w:r>
        <w:t xml:space="preserve"> d’eau.</w:t>
      </w:r>
    </w:p>
    <w:p w14:paraId="4E1E48CB" w14:textId="77777777" w:rsidR="00AB054A" w:rsidRDefault="00AB054A" w:rsidP="00AB054A">
      <w:pPr>
        <w:pStyle w:val="tbnormal"/>
        <w:numPr>
          <w:ilvl w:val="0"/>
          <w:numId w:val="38"/>
        </w:numPr>
      </w:pPr>
      <w:r>
        <w:t>4 cuves de 350 kg destinées au stockage des différents malts.</w:t>
      </w:r>
    </w:p>
    <w:p w14:paraId="7ADB7D2B" w14:textId="77777777" w:rsidR="00AB054A" w:rsidRDefault="00AB054A" w:rsidP="00AB054A">
      <w:pPr>
        <w:pStyle w:val="tbnormal"/>
        <w:numPr>
          <w:ilvl w:val="0"/>
          <w:numId w:val="38"/>
        </w:numPr>
      </w:pPr>
      <w:r>
        <w:t>4 cuves de 6 kg destinées au stockage du houblon.</w:t>
      </w:r>
    </w:p>
    <w:p w14:paraId="515DCA43" w14:textId="77777777" w:rsidR="00AB054A" w:rsidRDefault="00AB054A" w:rsidP="00AB054A">
      <w:pPr>
        <w:pStyle w:val="tbnormal"/>
        <w:numPr>
          <w:ilvl w:val="0"/>
          <w:numId w:val="38"/>
        </w:numPr>
      </w:pPr>
      <w:r>
        <w:t>1 cuve de 70 kg destinée au stockage de la levure.</w:t>
      </w:r>
    </w:p>
    <w:p w14:paraId="16255F0F" w14:textId="77777777" w:rsidR="00AB054A" w:rsidRDefault="00AB054A" w:rsidP="00AB054A">
      <w:pPr>
        <w:pStyle w:val="tbnormal"/>
        <w:numPr>
          <w:ilvl w:val="0"/>
          <w:numId w:val="38"/>
        </w:numPr>
      </w:pPr>
      <w:r>
        <w:t>1 cuve de 150 kg destinée au stockage des épices.</w:t>
      </w:r>
    </w:p>
    <w:p w14:paraId="32BC7973" w14:textId="77777777" w:rsidR="00AB054A" w:rsidRDefault="00AB054A" w:rsidP="00AB054A">
      <w:pPr>
        <w:pStyle w:val="tbnormal"/>
        <w:numPr>
          <w:ilvl w:val="0"/>
          <w:numId w:val="38"/>
        </w:numPr>
      </w:pPr>
      <w:r>
        <w:t>1 étagère pouvant accueillir 75 pots d’un kilogramme de miel.</w:t>
      </w:r>
    </w:p>
    <w:p w14:paraId="17570B62" w14:textId="0094F53D" w:rsidR="00FB7441" w:rsidRDefault="00FB7441" w:rsidP="00AB054A">
      <w:pPr>
        <w:pStyle w:val="tbnormal"/>
        <w:numPr>
          <w:ilvl w:val="0"/>
          <w:numId w:val="38"/>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AB054A">
      <w:pPr>
        <w:pStyle w:val="tbnormal"/>
        <w:numPr>
          <w:ilvl w:val="0"/>
          <w:numId w:val="39"/>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Le partenaire Warouhousing Swiss AG loue ses services à la journée.</w:t>
      </w:r>
    </w:p>
    <w:p w14:paraId="50EA246A" w14:textId="1E85EBC2" w:rsidR="00AB054A" w:rsidRDefault="00F50434" w:rsidP="00AB054A">
      <w:pPr>
        <w:pStyle w:val="tbnormal"/>
        <w:numPr>
          <w:ilvl w:val="0"/>
          <w:numId w:val="39"/>
        </w:numPr>
      </w:pPr>
      <w:r>
        <w:t>1</w:t>
      </w:r>
      <w:r w:rsidR="00AB054A">
        <w:t>00.- CHF par récipient de 10 kilogrammes de matières premières.</w:t>
      </w:r>
    </w:p>
    <w:p w14:paraId="0FA4E964" w14:textId="1501A396" w:rsidR="003C6CA5" w:rsidRPr="003A4596" w:rsidRDefault="00AB054A" w:rsidP="00AB054A">
      <w:pPr>
        <w:pStyle w:val="tbnormal"/>
        <w:numPr>
          <w:ilvl w:val="0"/>
          <w:numId w:val="39"/>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82" w:name="_Toc454297827"/>
      <w:bookmarkStart w:id="183" w:name="_Toc455044809"/>
      <w:r>
        <w:t>Matériels de production</w:t>
      </w:r>
      <w:bookmarkEnd w:id="182"/>
      <w:bookmarkEnd w:id="183"/>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4" w:name="_Toc454297828"/>
      <w:bookmarkStart w:id="185" w:name="_Toc455044810"/>
      <w:r>
        <w:lastRenderedPageBreak/>
        <w:t>Frais fixes mensuel</w:t>
      </w:r>
      <w:bookmarkEnd w:id="184"/>
      <w:bookmarkEnd w:id="185"/>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6" w:name="_Toc454297829"/>
      <w:bookmarkStart w:id="187" w:name="_Toc455044811"/>
      <w:r>
        <w:t>Coûts de revient</w:t>
      </w:r>
      <w:bookmarkEnd w:id="186"/>
      <w:bookmarkEnd w:id="187"/>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8" w:name="_Toc454297830"/>
      <w:bookmarkStart w:id="189" w:name="_Toc455044812"/>
      <w:r>
        <w:lastRenderedPageBreak/>
        <w:t>Produit BW01</w:t>
      </w:r>
      <w:bookmarkEnd w:id="188"/>
      <w:bookmarkEnd w:id="18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90" w:name="_Toc454297831"/>
      <w:bookmarkStart w:id="191" w:name="_Toc455044813"/>
      <w:r>
        <w:t>Produit BW02</w:t>
      </w:r>
      <w:bookmarkEnd w:id="190"/>
      <w:bookmarkEnd w:id="191"/>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2" w:name="_Toc454297832"/>
      <w:bookmarkStart w:id="193" w:name="_Toc455044814"/>
      <w:r>
        <w:lastRenderedPageBreak/>
        <w:t>Produit BW03</w:t>
      </w:r>
      <w:bookmarkEnd w:id="192"/>
      <w:bookmarkEnd w:id="193"/>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4" w:name="_Toc454297833"/>
      <w:bookmarkStart w:id="195" w:name="_Toc455044815"/>
      <w:r>
        <w:t>Produit BW04</w:t>
      </w:r>
      <w:bookmarkEnd w:id="194"/>
      <w:bookmarkEnd w:id="195"/>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6" w:name="_Toc454297834"/>
      <w:bookmarkStart w:id="197" w:name="_Toc455044816"/>
      <w:r>
        <w:lastRenderedPageBreak/>
        <w:t>Exemple de rendement optimum</w:t>
      </w:r>
      <w:bookmarkEnd w:id="196"/>
      <w:bookmarkEnd w:id="197"/>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8" w:name="_Toc454297835"/>
      <w:bookmarkStart w:id="199" w:name="_Toc455044817"/>
      <w:r>
        <w:t>L’environnement</w:t>
      </w:r>
      <w:bookmarkEnd w:id="198"/>
      <w:bookmarkEnd w:id="199"/>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200" w:name="_Toc454297836"/>
      <w:bookmarkStart w:id="201" w:name="_Toc455044818"/>
      <w:r>
        <w:t>Le marché</w:t>
      </w:r>
      <w:bookmarkEnd w:id="200"/>
      <w:bookmarkEnd w:id="201"/>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202" w:name="_Toc454297837"/>
      <w:bookmarkStart w:id="203" w:name="_Toc455044819"/>
      <w:r>
        <w:lastRenderedPageBreak/>
        <w:t>Les matières premières</w:t>
      </w:r>
      <w:bookmarkEnd w:id="202"/>
      <w:bookmarkEnd w:id="203"/>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2"/>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4" w:name="_Toc454297838"/>
      <w:bookmarkStart w:id="205" w:name="_Toc455044820"/>
      <w:r>
        <w:t>Les fournisseurs</w:t>
      </w:r>
      <w:bookmarkEnd w:id="204"/>
      <w:bookmarkEnd w:id="205"/>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s’obtiennent chez Maltlonn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artisant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r>
        <w:t>Maltlonn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06" w:name="_Toc454297839"/>
      <w:bookmarkStart w:id="207" w:name="_Toc455044821"/>
      <w:r>
        <w:t>Les revendeurs</w:t>
      </w:r>
      <w:bookmarkEnd w:id="206"/>
      <w:bookmarkEnd w:id="207"/>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3"/>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8" w:name="_Toc454297840"/>
      <w:r>
        <w:br w:type="page"/>
      </w:r>
    </w:p>
    <w:p w14:paraId="2C4DDEEF" w14:textId="02753BA5" w:rsidR="003C6CA5" w:rsidRDefault="003C6CA5" w:rsidP="003C6CA5">
      <w:pPr>
        <w:pStyle w:val="tbtitre5"/>
      </w:pPr>
      <w:bookmarkStart w:id="209" w:name="_Toc455044822"/>
      <w:r>
        <w:lastRenderedPageBreak/>
        <w:t>Les parts de marchés et les préférences</w:t>
      </w:r>
      <w:bookmarkEnd w:id="208"/>
      <w:bookmarkEnd w:id="209"/>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Default="00631A83" w:rsidP="003C6CA5">
      <w:pPr>
        <w:pStyle w:val="tbnormal"/>
      </w:pPr>
      <w: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10" w:name="_Toc454297841"/>
      <w:bookmarkStart w:id="211" w:name="_Toc455044823"/>
      <w:r>
        <w:t>Détaillant</w:t>
      </w:r>
      <w:bookmarkEnd w:id="210"/>
      <w:bookmarkEnd w:id="211"/>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2" w:name="_Toc454297842"/>
      <w:bookmarkStart w:id="213" w:name="_Toc455044824"/>
      <w:r>
        <w:t>Supermarché</w:t>
      </w:r>
      <w:bookmarkEnd w:id="212"/>
      <w:bookmarkEnd w:id="213"/>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4" w:name="_Toc454297843"/>
      <w:bookmarkStart w:id="215" w:name="_Toc455044825"/>
      <w:r>
        <w:t>Établissement public</w:t>
      </w:r>
      <w:bookmarkEnd w:id="214"/>
      <w:bookmarkEnd w:id="215"/>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une seul </w:t>
      </w:r>
      <w:r>
        <w:t>format</w:t>
      </w:r>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6" w:name="_Toc454297844"/>
      <w:bookmarkStart w:id="217" w:name="_Toc455044826"/>
      <w:r>
        <w:t>Les bailleurs de fonds</w:t>
      </w:r>
      <w:bookmarkEnd w:id="216"/>
      <w:bookmarkEnd w:id="217"/>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18" w:name="_Toc454297845"/>
      <w:bookmarkStart w:id="219" w:name="_Toc455044827"/>
      <w:r>
        <w:lastRenderedPageBreak/>
        <w:t>La fluctuation de la demande</w:t>
      </w:r>
      <w:bookmarkEnd w:id="218"/>
      <w:bookmarkEnd w:id="219"/>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20" w:name="_Toc454297846"/>
      <w:bookmarkStart w:id="221" w:name="_Toc455044828"/>
      <w:r>
        <w:t>Les modalités de jeu</w:t>
      </w:r>
      <w:bookmarkEnd w:id="220"/>
      <w:bookmarkEnd w:id="221"/>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22" w:name="_Toc454297847"/>
      <w:bookmarkStart w:id="223" w:name="_Toc455044829"/>
      <w:r>
        <w:t>Simulation du temps</w:t>
      </w:r>
      <w:bookmarkEnd w:id="222"/>
      <w:bookmarkEnd w:id="223"/>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FD3435" w:rsidRDefault="004D2F8B" w:rsidP="00FD3435">
      <w:pPr>
        <w:pStyle w:val="tbnormal"/>
      </w:pPr>
      <w:r>
        <w:t>Figure X : Détail des rounds, semaines et saisons dans le jeu OdooSIM.</w:t>
      </w:r>
    </w:p>
    <w:p w14:paraId="5566D05F" w14:textId="77777777" w:rsidR="00B913E6" w:rsidRDefault="00B7371E" w:rsidP="003C6CA5">
      <w:pPr>
        <w:pStyle w:val="tbtitre4"/>
      </w:pPr>
      <w:bookmarkStart w:id="224" w:name="_Toc454297850"/>
      <w:bookmarkStart w:id="225" w:name="_Toc455044830"/>
      <w:r>
        <w:lastRenderedPageBreak/>
        <w:t>Évaluation de la performance</w:t>
      </w:r>
      <w:bookmarkEnd w:id="224"/>
      <w:bookmarkEnd w:id="225"/>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6" w:name="_Toc455044831"/>
      <w:r>
        <w:t>Limites et recommandations</w:t>
      </w:r>
      <w:bookmarkEnd w:id="226"/>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7" w:name="_Toc455044832"/>
      <w:r>
        <w:lastRenderedPageBreak/>
        <w:t>Portabilité des contraintes scénaristiques</w:t>
      </w:r>
      <w:r w:rsidR="00834FB0">
        <w:t xml:space="preserve"> sur OdooSIM</w:t>
      </w:r>
      <w:bookmarkEnd w:id="227"/>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8" w:name="_Toc455044833"/>
      <w:r>
        <w:t>Capacité de stockage local</w:t>
      </w:r>
      <w:bookmarkEnd w:id="228"/>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7080" w14:paraId="57CB37A5" w14:textId="77777777" w:rsidTr="008E13AA">
        <w:trPr>
          <w:trHeight w:hRule="exact" w:val="113"/>
        </w:trPr>
        <w:tc>
          <w:tcPr>
            <w:tcW w:w="597" w:type="dxa"/>
            <w:tcBorders>
              <w:bottom w:val="single" w:sz="2" w:space="0" w:color="D0CECE" w:themeColor="background2" w:themeShade="E6"/>
            </w:tcBorders>
            <w:shd w:val="clear" w:color="auto" w:fill="auto"/>
            <w:vAlign w:val="center"/>
          </w:tcPr>
          <w:p w14:paraId="3F84E86C" w14:textId="77777777" w:rsidR="00157080" w:rsidRPr="00025F11" w:rsidRDefault="00157080" w:rsidP="008E13AA">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D53E7D" w14:textId="77777777" w:rsidR="00157080" w:rsidRPr="00025F11" w:rsidRDefault="00157080" w:rsidP="008E13AA">
            <w:pPr>
              <w:pStyle w:val="tbnormal"/>
              <w:jc w:val="left"/>
              <w:rPr>
                <w:b/>
                <w:sz w:val="2"/>
                <w:szCs w:val="2"/>
              </w:rPr>
            </w:pPr>
          </w:p>
        </w:tc>
      </w:tr>
      <w:tr w:rsidR="00157080" w14:paraId="5D3B26CC" w14:textId="77777777" w:rsidTr="008E13AA">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22A6E9" w14:textId="77777777" w:rsidR="00157080" w:rsidRPr="000353ED" w:rsidRDefault="00157080" w:rsidP="008E13AA">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E69F6B0" w14:textId="77777777" w:rsidR="00157080" w:rsidRPr="00C676D4" w:rsidRDefault="00157080" w:rsidP="008E13AA">
            <w:pPr>
              <w:pStyle w:val="tbnormal"/>
              <w:rPr>
                <w:sz w:val="21"/>
              </w:rPr>
            </w:pPr>
            <w:r>
              <w:rPr>
                <w:b/>
                <w:sz w:val="21"/>
              </w:rPr>
              <w:t>Complément d’informations :</w:t>
            </w:r>
          </w:p>
          <w:p w14:paraId="122980B4" w14:textId="16A05B1C" w:rsidR="00157080" w:rsidRPr="002B229F" w:rsidRDefault="00157080" w:rsidP="008E13AA">
            <w:pPr>
              <w:pStyle w:val="tbnormal"/>
              <w:rPr>
                <w:sz w:val="21"/>
              </w:rPr>
            </w:pPr>
            <w:r>
              <w:rPr>
                <w:sz w:val="21"/>
              </w:rPr>
              <w:t>Les quantités et sommes ne sont pas données car elles peuvent évoluer suite à une révision du scénario.</w:t>
            </w:r>
          </w:p>
        </w:tc>
      </w:tr>
      <w:tr w:rsidR="00157080" w14:paraId="3B372B83" w14:textId="77777777" w:rsidTr="008E13AA">
        <w:trPr>
          <w:trHeight w:hRule="exact" w:val="90"/>
        </w:trPr>
        <w:tc>
          <w:tcPr>
            <w:tcW w:w="597" w:type="dxa"/>
            <w:tcBorders>
              <w:top w:val="single" w:sz="2" w:space="0" w:color="D0CECE" w:themeColor="background2" w:themeShade="E6"/>
            </w:tcBorders>
            <w:shd w:val="clear" w:color="auto" w:fill="auto"/>
            <w:vAlign w:val="center"/>
          </w:tcPr>
          <w:p w14:paraId="414C3CCC" w14:textId="77777777" w:rsidR="00157080" w:rsidRPr="00025F11" w:rsidRDefault="00157080" w:rsidP="008E13AA">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52C09" w14:textId="77777777" w:rsidR="00157080" w:rsidRPr="00025F11" w:rsidRDefault="00157080" w:rsidP="008E13AA">
            <w:pPr>
              <w:pStyle w:val="tbnormal"/>
              <w:jc w:val="left"/>
              <w:rPr>
                <w:b/>
                <w:sz w:val="2"/>
                <w:szCs w:val="2"/>
              </w:rPr>
            </w:pPr>
          </w:p>
        </w:tc>
      </w:tr>
    </w:tbl>
    <w:p w14:paraId="5787C26A" w14:textId="33525C44" w:rsidR="00DE66F5" w:rsidRDefault="00DE66F5" w:rsidP="00DE66F5">
      <w:pPr>
        <w:pStyle w:val="tbtitre2"/>
      </w:pPr>
      <w:bookmarkStart w:id="229" w:name="_Toc455044834"/>
      <w:r>
        <w:t>Marché de l’approvisionnement</w:t>
      </w:r>
      <w:bookmarkEnd w:id="229"/>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lastRenderedPageBreak/>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30" w:name="_Toc455044835"/>
      <w:r>
        <w:t>Délais</w:t>
      </w:r>
      <w:bookmarkEnd w:id="230"/>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1F5420">
      <w:pPr>
        <w:pStyle w:val="tbnormal"/>
        <w:numPr>
          <w:ilvl w:val="0"/>
          <w:numId w:val="40"/>
        </w:numPr>
      </w:pPr>
      <w:r>
        <w:t>Du temps de procuration des matières premières chez les différents fournisseurs.</w:t>
      </w:r>
    </w:p>
    <w:p w14:paraId="013FF748" w14:textId="775D14B2" w:rsidR="001F5420" w:rsidRDefault="001F5420" w:rsidP="001F5420">
      <w:pPr>
        <w:pStyle w:val="tbnormal"/>
        <w:numPr>
          <w:ilvl w:val="0"/>
          <w:numId w:val="40"/>
        </w:numPr>
      </w:pPr>
      <w:r>
        <w:t>Du temps accordé par les fournisseurs pour le paiement des factures.</w:t>
      </w:r>
    </w:p>
    <w:p w14:paraId="1883122D" w14:textId="4F0170B0" w:rsidR="001F5420" w:rsidRDefault="001F5420" w:rsidP="001F5420">
      <w:pPr>
        <w:pStyle w:val="tbnormal"/>
        <w:numPr>
          <w:ilvl w:val="0"/>
          <w:numId w:val="40"/>
        </w:numPr>
      </w:pPr>
      <w:r>
        <w:t>Du temps que l’entreprise accorde aux différents types de revendeur.</w:t>
      </w:r>
    </w:p>
    <w:p w14:paraId="1D93ED40" w14:textId="73E7BAFF" w:rsidR="001F5420" w:rsidRDefault="001F5420" w:rsidP="001F5420">
      <w:pPr>
        <w:pStyle w:val="tbnormal"/>
        <w:numPr>
          <w:ilvl w:val="0"/>
          <w:numId w:val="40"/>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lastRenderedPageBreak/>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1" w:name="_Toc455044836"/>
      <w:r>
        <w:t>Frais fixe</w:t>
      </w:r>
      <w:r w:rsidR="00C72FBB">
        <w:t>s</w:t>
      </w:r>
      <w:bookmarkEnd w:id="231"/>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32" w:name="_Toc455044837"/>
      <w:r>
        <w:lastRenderedPageBreak/>
        <w:t>Liquidité</w:t>
      </w:r>
      <w:bookmarkEnd w:id="232"/>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etc…).</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33330" w14:paraId="47748B74"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A01B393" w14:textId="77777777" w:rsidR="00E33330" w:rsidRPr="00025F11" w:rsidRDefault="00E33330"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52BEF4" w14:textId="77777777" w:rsidR="00E33330" w:rsidRPr="00025F11" w:rsidRDefault="00E33330" w:rsidP="00965E06">
            <w:pPr>
              <w:pStyle w:val="tbnormal"/>
              <w:jc w:val="left"/>
              <w:rPr>
                <w:b/>
                <w:sz w:val="2"/>
                <w:szCs w:val="2"/>
              </w:rPr>
            </w:pPr>
          </w:p>
        </w:tc>
      </w:tr>
      <w:tr w:rsidR="00E33330" w14:paraId="7A00CD27"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D16C1DF" w14:textId="77777777" w:rsidR="00E33330" w:rsidRPr="000353ED" w:rsidRDefault="00E33330"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D1874F5" w14:textId="60D6EB5E" w:rsidR="00E33330" w:rsidRPr="00C676D4" w:rsidRDefault="00E33330" w:rsidP="00965E06">
            <w:pPr>
              <w:pStyle w:val="tbnormal"/>
              <w:rPr>
                <w:sz w:val="21"/>
              </w:rPr>
            </w:pPr>
            <w:r>
              <w:rPr>
                <w:b/>
                <w:sz w:val="21"/>
              </w:rPr>
              <w:t>Complément d’informations :</w:t>
            </w:r>
          </w:p>
          <w:p w14:paraId="27C58504" w14:textId="77777777" w:rsidR="00E33330" w:rsidRDefault="00E33330" w:rsidP="00965E06">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3E4BB8E4" w14:textId="59157D92" w:rsidR="00E33330" w:rsidRPr="005E4253" w:rsidRDefault="00E33330" w:rsidP="00965E06">
            <w:pPr>
              <w:pStyle w:val="tbnormal"/>
              <w:rPr>
                <w:b/>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E33330" w14:paraId="1ED628D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BCB5891" w14:textId="77777777" w:rsidR="00E33330" w:rsidRPr="00025F11" w:rsidRDefault="00E33330"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116ED9" w14:textId="77777777" w:rsidR="00E33330" w:rsidRPr="00025F11" w:rsidRDefault="00E33330" w:rsidP="00965E06">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3" w:name="_Toc455044838"/>
      <w:r>
        <w:lastRenderedPageBreak/>
        <w:t>Récapitulation</w:t>
      </w:r>
      <w:bookmarkEnd w:id="233"/>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Default="00DE48FD" w:rsidP="00882BB2">
      <w:pPr>
        <w:pStyle w:val="tbnormal"/>
      </w:pPr>
      <w: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et un nombre de jour maximaux. Ces jours définissent la borne dans laquelle le revendeur paie ses factures. Le simulateur doit effectuer un random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4" w:name="_Toc455044839"/>
      <w:r>
        <w:t>Développement du proof of concept</w:t>
      </w:r>
      <w:bookmarkEnd w:id="234"/>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5" w:name="_Toc455044840"/>
      <w:r>
        <w:t>Problématiques</w:t>
      </w:r>
      <w:bookmarkEnd w:id="235"/>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6" w:name="_Toc455044841"/>
      <w:r>
        <w:t>Langage de programmation</w:t>
      </w:r>
      <w:bookmarkEnd w:id="236"/>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7" w:name="_Toc455044842"/>
      <w:r>
        <w:t xml:space="preserve">Fonctionnalité </w:t>
      </w:r>
      <w:r w:rsidR="000D4BA3">
        <w:t>attendues</w:t>
      </w:r>
      <w:bookmarkEnd w:id="237"/>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AB054A">
      <w:pPr>
        <w:pStyle w:val="tbnormal"/>
        <w:numPr>
          <w:ilvl w:val="0"/>
          <w:numId w:val="36"/>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AB054A">
      <w:pPr>
        <w:pStyle w:val="tbnormal"/>
        <w:numPr>
          <w:ilvl w:val="0"/>
          <w:numId w:val="36"/>
        </w:numPr>
      </w:pPr>
      <w:r>
        <w:t>« En tant que responsable des ventes, je veux qu’il me soit possible de gérer mes conditions de vente sur une instance Odoo Saas afin d’impacter le volume des ventes ».</w:t>
      </w:r>
    </w:p>
    <w:p w14:paraId="183563C0" w14:textId="77777777" w:rsidR="00863D81" w:rsidRDefault="00863D81" w:rsidP="00AB054A">
      <w:pPr>
        <w:pStyle w:val="tbnormal"/>
        <w:numPr>
          <w:ilvl w:val="0"/>
          <w:numId w:val="36"/>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AB054A">
      <w:pPr>
        <w:pStyle w:val="tbnormal"/>
        <w:numPr>
          <w:ilvl w:val="0"/>
          <w:numId w:val="36"/>
        </w:numPr>
      </w:pPr>
      <w:r>
        <w:t>« En tant que responsable des ventes, je veux qu’il me soit possible de visualiser ma progression dans le PGI afin de m’informer et de mesurer ma performance ».</w:t>
      </w:r>
    </w:p>
    <w:p w14:paraId="6AA54CA9" w14:textId="77777777" w:rsidR="00863D81" w:rsidRDefault="00863D81" w:rsidP="00AB054A">
      <w:pPr>
        <w:pStyle w:val="tbnormal"/>
        <w:numPr>
          <w:ilvl w:val="0"/>
          <w:numId w:val="36"/>
        </w:numPr>
      </w:pPr>
      <w:r>
        <w:lastRenderedPageBreak/>
        <w:t>« En tant que professeur, je veux qu’il me soit possible de de paramétrer une nouvelle partie afin de démarrer une nouvelle simulation ».</w:t>
      </w:r>
    </w:p>
    <w:p w14:paraId="627AED46" w14:textId="77777777" w:rsidR="00863D81" w:rsidRDefault="00863D81" w:rsidP="00AB054A">
      <w:pPr>
        <w:pStyle w:val="tbnormal"/>
        <w:numPr>
          <w:ilvl w:val="0"/>
          <w:numId w:val="36"/>
        </w:numPr>
      </w:pPr>
      <w:r>
        <w:t>« En tant que professeur, je veux qu’il me soit possible de démarrer une nouvelle partie afin de dispenser une leçon ».</w:t>
      </w:r>
    </w:p>
    <w:p w14:paraId="20ED7644" w14:textId="77777777" w:rsidR="00863D81" w:rsidRDefault="00863D81" w:rsidP="00AB054A">
      <w:pPr>
        <w:pStyle w:val="tbnormal"/>
        <w:numPr>
          <w:ilvl w:val="0"/>
          <w:numId w:val="36"/>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8" w:name="_Toc455044843"/>
      <w:r>
        <w:t>Cycle opérationnel</w:t>
      </w:r>
      <w:bookmarkEnd w:id="238"/>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c’est-à-dire l’offre la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9" w:name="_Toc455044844"/>
      <w:r>
        <w:t>Exécution du simulateur</w:t>
      </w:r>
      <w:bookmarkEnd w:id="239"/>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40" w:name="_Toc455044845"/>
      <w:r>
        <w:t>Fichier de configuration</w:t>
      </w:r>
      <w:bookmarkEnd w:id="240"/>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1" w:name="_Toc455044846"/>
      <w:r>
        <w:lastRenderedPageBreak/>
        <w:t>Phase de configuration</w:t>
      </w:r>
      <w:bookmarkEnd w:id="241"/>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AB054A">
      <w:pPr>
        <w:pStyle w:val="tbnormal"/>
        <w:numPr>
          <w:ilvl w:val="0"/>
          <w:numId w:val="37"/>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AB054A">
      <w:pPr>
        <w:pStyle w:val="tbnormal"/>
        <w:numPr>
          <w:ilvl w:val="0"/>
          <w:numId w:val="37"/>
        </w:numPr>
      </w:pPr>
      <w:r>
        <w:t>Elle récupère les informations de connexions à l’API, à partir du fichier de configuration.</w:t>
      </w:r>
    </w:p>
    <w:p w14:paraId="4F8AE295" w14:textId="137E45FA" w:rsidR="006B7FD5" w:rsidRDefault="006B7FD5" w:rsidP="00AB054A">
      <w:pPr>
        <w:pStyle w:val="tbnormal"/>
        <w:numPr>
          <w:ilvl w:val="0"/>
          <w:numId w:val="37"/>
        </w:numPr>
      </w:pPr>
      <w:r>
        <w:t>Elle génère dans son graphe objet les parties prenantes, les sociétés, les produits et le marché.</w:t>
      </w:r>
    </w:p>
    <w:p w14:paraId="5D54A657" w14:textId="2E89F006" w:rsidR="006B7FD5" w:rsidRDefault="006B7FD5" w:rsidP="00AB054A">
      <w:pPr>
        <w:pStyle w:val="tbnormal"/>
        <w:numPr>
          <w:ilvl w:val="0"/>
          <w:numId w:val="37"/>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473FD80C" w:rsidR="002E7DFB" w:rsidRDefault="00FF4F6A" w:rsidP="002E7DFB">
      <w:pPr>
        <w:pStyle w:val="tbtitre3"/>
      </w:pPr>
      <w:bookmarkStart w:id="242" w:name="_Toc455044847"/>
      <w:r>
        <w:t xml:space="preserve">[New] </w:t>
      </w:r>
      <w:r w:rsidR="002E7DFB">
        <w:t>Modèle objet</w:t>
      </w:r>
      <w:bookmarkEnd w:id="242"/>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r w:rsidRPr="002408E8">
        <w:rPr>
          <w:b/>
        </w:rPr>
        <w:t>Company</w:t>
      </w:r>
      <w:r>
        <w:t xml:space="preserve">. Cette classe possède les informations nécessaires à l’échange avec l’API. Les attributs </w:t>
      </w:r>
      <w:r w:rsidRPr="002408E8">
        <w:rPr>
          <w:b/>
        </w:rPr>
        <w:t>erp</w:t>
      </w:r>
      <w:r>
        <w:t xml:space="preserve">, </w:t>
      </w:r>
      <w:r w:rsidRPr="002408E8">
        <w:rPr>
          <w:b/>
        </w:rPr>
        <w:t>uidapiaccess</w:t>
      </w:r>
      <w:r>
        <w:t xml:space="preserve"> et </w:t>
      </w:r>
      <w:r w:rsidRPr="002408E8">
        <w:rPr>
          <w:b/>
        </w:rPr>
        <w:t>passapiaccess</w:t>
      </w:r>
      <w:r>
        <w:t xml:space="preserve"> permettent de s’authententifier auprès de l’API. Au niveau des méthodes qu’elle possède, </w:t>
      </w:r>
      <w:r w:rsidRPr="002408E8">
        <w:rPr>
          <w:b/>
        </w:rPr>
        <w:t>stockEntry</w:t>
      </w:r>
      <w:r>
        <w:t xml:space="preserve">(…) permet d’effectuer l’auto-reconstitution du stock qui survient chaque jour de simulation. La méthode </w:t>
      </w:r>
      <w:r w:rsidRPr="002408E8">
        <w:rPr>
          <w:b/>
        </w:rPr>
        <w:t>processSale</w:t>
      </w:r>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r w:rsidR="00654C51" w:rsidRPr="002408E8">
        <w:rPr>
          <w:b/>
        </w:rPr>
        <w:t>Collaborator</w:t>
      </w:r>
      <w:r w:rsidR="00654C51">
        <w:t xml:space="preserve"> qui eux, possèdent une fonction particulière. Elle référence aussi une instance de l’établissement bancaire </w:t>
      </w:r>
      <w:r w:rsidR="00654C51" w:rsidRPr="002408E8">
        <w:rPr>
          <w:b/>
        </w:rPr>
        <w:t>Banker</w:t>
      </w:r>
      <w:r w:rsidR="00654C51">
        <w:t xml:space="preserve"> avec qui elle traite et aussi vers son actionnaire </w:t>
      </w:r>
      <w:r w:rsidR="00654C51" w:rsidRPr="002408E8">
        <w:rPr>
          <w:b/>
        </w:rPr>
        <w:t>Shareholder</w:t>
      </w:r>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r w:rsidRPr="002408E8">
        <w:rPr>
          <w:b/>
        </w:rPr>
        <w:t>idInvoice</w:t>
      </w:r>
      <w:r>
        <w:t xml:space="preserve">. La référence vers le paiement effectué dans Odoo avec l’attribut </w:t>
      </w:r>
      <w:r w:rsidRPr="002408E8">
        <w:rPr>
          <w:b/>
        </w:rPr>
        <w:t>idPayment</w:t>
      </w:r>
      <w:r>
        <w:t xml:space="preserve">. Les informations sur le vendeur </w:t>
      </w:r>
      <w:r w:rsidRPr="002408E8">
        <w:rPr>
          <w:b/>
        </w:rPr>
        <w:t>Company</w:t>
      </w:r>
      <w:r>
        <w:t xml:space="preserve">, l’acheteur </w:t>
      </w:r>
      <w:r w:rsidRPr="002408E8">
        <w:rPr>
          <w:b/>
        </w:rPr>
        <w:t>Retailer</w:t>
      </w:r>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r w:rsidRPr="00FF7589">
        <w:rPr>
          <w:b/>
        </w:rPr>
        <w:t>Retailer</w:t>
      </w:r>
      <w:r>
        <w:t xml:space="preserve">. </w:t>
      </w:r>
      <w:r w:rsidR="00BC3642">
        <w:t xml:space="preserve">Cette classe possède plusieurs attributs </w:t>
      </w:r>
      <w:r w:rsidR="0049462E">
        <w:t>intéressants</w:t>
      </w:r>
      <w:r w:rsidR="00BC3642">
        <w:t xml:space="preserve">. Le premier, </w:t>
      </w:r>
      <w:r w:rsidR="00BC3642" w:rsidRPr="00FF7589">
        <w:rPr>
          <w:b/>
        </w:rPr>
        <w:t>name</w:t>
      </w:r>
      <w:r w:rsidR="00BC3642">
        <w:t xml:space="preserve"> qui affecte un nom en rapport avec l’information du type de revendeur, lequel est renseigné dans le fichier de configuration XML. </w:t>
      </w:r>
      <w:r w:rsidR="00BC3642" w:rsidRPr="00FF7589">
        <w:rPr>
          <w:b/>
        </w:rPr>
        <w:t>marketPart</w:t>
      </w:r>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r w:rsidR="00BC3642" w:rsidRPr="00BC3642">
        <w:rPr>
          <w:b/>
        </w:rPr>
        <w:t>elasticity</w:t>
      </w:r>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r w:rsidR="00BC3642" w:rsidRPr="00BC3642">
        <w:rPr>
          <w:b/>
        </w:rPr>
        <w:t>getAdjustedQuantity</w:t>
      </w:r>
      <w:r w:rsidR="00BC3642">
        <w:t xml:space="preserve">(…). Pour revenir sur les attributs, </w:t>
      </w:r>
      <w:r w:rsidR="00BC3642" w:rsidRPr="0048718D">
        <w:rPr>
          <w:b/>
        </w:rPr>
        <w:t>productPreferences</w:t>
      </w:r>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r w:rsidRPr="0048718D">
        <w:rPr>
          <w:b/>
        </w:rPr>
        <w:t>Rawmaterial</w:t>
      </w:r>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43" w:name="_Toc455044848"/>
      <w:r>
        <w:lastRenderedPageBreak/>
        <w:t>Phase de simulation</w:t>
      </w:r>
      <w:bookmarkEnd w:id="243"/>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4" w:name="_Toc455044849"/>
      <w:r>
        <w:t>Gestion de la demande</w:t>
      </w:r>
      <w:bookmarkEnd w:id="244"/>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dév. De l’algo)).</w:t>
      </w:r>
    </w:p>
    <w:p w14:paraId="6CFD4421" w14:textId="73F02A7B" w:rsidR="000739AA" w:rsidRDefault="000739AA" w:rsidP="00627C1C">
      <w:pPr>
        <w:pStyle w:val="tbtitre4"/>
      </w:pPr>
      <w:bookmarkStart w:id="245" w:name="_Toc455044850"/>
      <w:r>
        <w:t>Gestion de l’offre</w:t>
      </w:r>
      <w:bookmarkEnd w:id="245"/>
    </w:p>
    <w:p w14:paraId="6F2ADD55" w14:textId="16B9E5DB" w:rsidR="00605D30" w:rsidRPr="00605D30" w:rsidRDefault="00605D30" w:rsidP="00605D30">
      <w:pPr>
        <w:pStyle w:val="tbnormal"/>
      </w:pPr>
      <w:r>
        <w:t xml:space="preserve">L’offre se créé en itérant sur la liste des produits disponibles et pour chaque </w:t>
      </w:r>
      <w:r w:rsidR="005831A6">
        <w:t>objet</w:t>
      </w:r>
      <w:r>
        <w:t xml:space="preserve"> de type société (un objet par société en jeu) une requête vers l’API est envoyée pour récupérer le prix de vente appliqué et la quantité en stock disponible.</w:t>
      </w:r>
    </w:p>
    <w:p w14:paraId="78DA90C1" w14:textId="49F72370" w:rsidR="000739AA" w:rsidRDefault="000739AA" w:rsidP="00627C1C">
      <w:pPr>
        <w:pStyle w:val="tbtitre4"/>
      </w:pPr>
      <w:bookmarkStart w:id="246" w:name="_Toc455044851"/>
      <w:r>
        <w:t>Algorithme des ventes</w:t>
      </w:r>
      <w:bookmarkEnd w:id="246"/>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lastRenderedPageBreak/>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7" w:name="_Toc455044852"/>
      <w:r>
        <w:t>Mise en attente du Thread</w:t>
      </w:r>
      <w:bookmarkEnd w:id="247"/>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8" w:name="_Toc455044853"/>
      <w:r>
        <w:t>Phase de restitution</w:t>
      </w:r>
      <w:bookmarkEnd w:id="248"/>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2EE4A40" w:rsidR="00815A5C" w:rsidRDefault="00FB34C4" w:rsidP="00815A5C">
      <w:pPr>
        <w:pStyle w:val="tbtitre3"/>
      </w:pPr>
      <w:bookmarkStart w:id="249" w:name="_Toc455044854"/>
      <w:r>
        <w:t xml:space="preserve">[new] </w:t>
      </w:r>
      <w:r w:rsidR="00815A5C">
        <w:t>Démonstration du résultat</w:t>
      </w:r>
      <w:bookmarkEnd w:id="249"/>
    </w:p>
    <w:p w14:paraId="773C8CC4" w14:textId="22782F5E" w:rsidR="00815A5C" w:rsidRDefault="00815A5C" w:rsidP="00815A5C">
      <w:pPr>
        <w:pStyle w:val="tbnormal"/>
      </w:pPr>
      <w:r>
        <w:t>Une vidéo est disponible dans les annexes #REF. Elle démontre le bon fonctionnement du simulateur. Les paramètres de jeu utilisés sont les suivants :</w:t>
      </w:r>
    </w:p>
    <w:p w14:paraId="078E224B" w14:textId="38EF3840" w:rsidR="00815A5C" w:rsidRDefault="00815A5C" w:rsidP="00815A5C">
      <w:pPr>
        <w:pStyle w:val="tbnormal"/>
        <w:numPr>
          <w:ilvl w:val="0"/>
          <w:numId w:val="48"/>
        </w:numPr>
      </w:pPr>
      <w:r>
        <w:t xml:space="preserve">Nombre d’équipe : </w:t>
      </w:r>
      <w:r w:rsidRPr="00815A5C">
        <w:rPr>
          <w:b/>
        </w:rPr>
        <w:t>3</w:t>
      </w:r>
      <w:r>
        <w:t>.</w:t>
      </w:r>
    </w:p>
    <w:p w14:paraId="7E197733" w14:textId="4C4DD048" w:rsidR="00815A5C" w:rsidRDefault="00815A5C" w:rsidP="00815A5C">
      <w:pPr>
        <w:pStyle w:val="tbnormal"/>
        <w:numPr>
          <w:ilvl w:val="0"/>
          <w:numId w:val="48"/>
        </w:numPr>
      </w:pPr>
      <w:r>
        <w:t xml:space="preserve">Nombre de produit vendu : </w:t>
      </w:r>
      <w:r w:rsidRPr="00815A5C">
        <w:rPr>
          <w:b/>
        </w:rPr>
        <w:t>1, le produit Lager Beer 0.25</w:t>
      </w:r>
      <w:r>
        <w:t>.</w:t>
      </w:r>
    </w:p>
    <w:p w14:paraId="0C9BAEDB" w14:textId="3C319A58" w:rsidR="00815A5C" w:rsidRDefault="00815A5C" w:rsidP="00815A5C">
      <w:pPr>
        <w:pStyle w:val="tbnormal"/>
        <w:numPr>
          <w:ilvl w:val="0"/>
          <w:numId w:val="48"/>
        </w:numPr>
      </w:pPr>
      <w:r>
        <w:t xml:space="preserve">Prix optimal du produit vendu : </w:t>
      </w:r>
      <w:r w:rsidRPr="00815A5C">
        <w:rPr>
          <w:b/>
        </w:rPr>
        <w:t>3.80 CHF</w:t>
      </w:r>
      <w:r>
        <w:t>.</w:t>
      </w:r>
    </w:p>
    <w:p w14:paraId="1C7EDD54" w14:textId="4C073152" w:rsidR="00815A5C" w:rsidRDefault="00815A5C" w:rsidP="00815A5C">
      <w:pPr>
        <w:pStyle w:val="tbnormal"/>
        <w:numPr>
          <w:ilvl w:val="0"/>
          <w:numId w:val="48"/>
        </w:numPr>
      </w:pPr>
      <w:r>
        <w:t xml:space="preserve">Nombre de rounds : </w:t>
      </w:r>
      <w:r w:rsidRPr="00815A5C">
        <w:rPr>
          <w:b/>
        </w:rPr>
        <w:t>1</w:t>
      </w:r>
      <w:r>
        <w:t>.</w:t>
      </w:r>
    </w:p>
    <w:p w14:paraId="76176EAF" w14:textId="275F3484" w:rsidR="00815A5C" w:rsidRDefault="00815A5C" w:rsidP="00815A5C">
      <w:pPr>
        <w:pStyle w:val="tbnormal"/>
        <w:numPr>
          <w:ilvl w:val="0"/>
          <w:numId w:val="48"/>
        </w:numPr>
      </w:pPr>
      <w:r>
        <w:t xml:space="preserve">Nombre de jour par round : </w:t>
      </w:r>
      <w:r w:rsidRPr="00815A5C">
        <w:rPr>
          <w:b/>
        </w:rPr>
        <w:t>10</w:t>
      </w:r>
      <w:r>
        <w:t>.</w:t>
      </w:r>
    </w:p>
    <w:p w14:paraId="28EE3687" w14:textId="4AFBE29E" w:rsidR="00815A5C" w:rsidRDefault="00815A5C" w:rsidP="00815A5C">
      <w:pPr>
        <w:pStyle w:val="tbnormal"/>
        <w:numPr>
          <w:ilvl w:val="0"/>
          <w:numId w:val="48"/>
        </w:numPr>
      </w:pPr>
      <w:r>
        <w:t xml:space="preserve">Temps en seconde d’un jour virtuel : </w:t>
      </w:r>
      <w:r w:rsidRPr="00815A5C">
        <w:rPr>
          <w:b/>
        </w:rPr>
        <w:t>15 secondes</w:t>
      </w:r>
      <w:r>
        <w:t>.</w:t>
      </w:r>
    </w:p>
    <w:p w14:paraId="2DD636C5" w14:textId="1C1779DB" w:rsidR="00815A5C" w:rsidRP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effectuant des variations de prix </w:t>
      </w:r>
      <w:r w:rsidR="00014B19">
        <w:t xml:space="preserve">sur le produit </w:t>
      </w:r>
      <w:r>
        <w:t>dans les trois instances utilisées.</w:t>
      </w:r>
    </w:p>
    <w:p w14:paraId="05EDA9D6" w14:textId="6ADCE4BB" w:rsidR="008302A3" w:rsidRDefault="00706D67" w:rsidP="008302A3">
      <w:pPr>
        <w:pStyle w:val="tbtitre2"/>
      </w:pPr>
      <w:bookmarkStart w:id="250" w:name="_Toc455044855"/>
      <w:r>
        <w:t xml:space="preserve">[New] </w:t>
      </w:r>
      <w:r w:rsidR="008302A3">
        <w:t>Limites et améliorations</w:t>
      </w:r>
      <w:bookmarkEnd w:id="250"/>
    </w:p>
    <w:p w14:paraId="09991E02" w14:textId="77777777" w:rsidR="008302A3" w:rsidRDefault="008302A3" w:rsidP="008302A3">
      <w:pPr>
        <w:pStyle w:val="tbnormal"/>
      </w:pPr>
      <w:r>
        <w:t xml:space="preserve">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w:t>
      </w:r>
      <w:r>
        <w:lastRenderedPageBreak/>
        <w:t>développement logiciel. Ce sont ces éléments écartés, qui dans un contexte « Production » apportent un gage de qualité dans logiciel.</w:t>
      </w:r>
    </w:p>
    <w:p w14:paraId="5220ED18" w14:textId="77777777" w:rsidR="008302A3" w:rsidRDefault="008302A3" w:rsidP="008302A3">
      <w:pPr>
        <w:pStyle w:val="tbtitre3"/>
      </w:pPr>
      <w:bookmarkStart w:id="251" w:name="_Toc454297915"/>
      <w:bookmarkStart w:id="252" w:name="_Toc455044856"/>
      <w:r>
        <w:t>Création des bases de données</w:t>
      </w:r>
      <w:bookmarkEnd w:id="251"/>
      <w:bookmarkEnd w:id="252"/>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53" w:name="_Toc454297916"/>
      <w:bookmarkStart w:id="254" w:name="_Toc455044857"/>
      <w:r>
        <w:t>Gestion des droits d’accès utilisateurs</w:t>
      </w:r>
      <w:bookmarkEnd w:id="253"/>
      <w:bookmarkEnd w:id="254"/>
    </w:p>
    <w:p w14:paraId="0C1C911B" w14:textId="0290ADB5" w:rsidR="008302A3" w:rsidRPr="00BF12B2" w:rsidRDefault="00470ABD" w:rsidP="008302A3">
      <w:pPr>
        <w:pStyle w:val="tbnormal"/>
      </w:pPr>
      <w:r>
        <w:t>Les droits tels qu’ils sont présentés dans le chaptir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l’utilise, il est important d’effectuer uniquement les manipulations expliquées dans le document #REF (jobaids).</w:t>
      </w:r>
    </w:p>
    <w:p w14:paraId="3EF76589" w14:textId="77777777" w:rsidR="008302A3" w:rsidRDefault="008302A3" w:rsidP="008302A3">
      <w:pPr>
        <w:pStyle w:val="tbtitre3"/>
      </w:pPr>
      <w:bookmarkStart w:id="255" w:name="_Toc454297917"/>
      <w:bookmarkStart w:id="256" w:name="_Toc455044858"/>
      <w:r>
        <w:t>Fichier de configuration</w:t>
      </w:r>
      <w:bookmarkEnd w:id="255"/>
      <w:bookmarkEnd w:id="256"/>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portail web avec un formulaire permettant l’édition des produits, des équipes, </w:t>
      </w:r>
      <w:r w:rsidRPr="007578F5">
        <w:t>des marchés, etc. serait une vraie solution viable.</w:t>
      </w:r>
    </w:p>
    <w:p w14:paraId="0DE0E533" w14:textId="281FEC61" w:rsidR="008302A3" w:rsidRPr="007578F5" w:rsidRDefault="008302A3" w:rsidP="008302A3">
      <w:pPr>
        <w:pStyle w:val="tbnormal"/>
        <w:tabs>
          <w:tab w:val="left" w:pos="4083"/>
        </w:tabs>
      </w:pPr>
      <w:r w:rsidRPr="007578F5">
        <w:t xml:space="preserve">Un autre problème a été soulevé lors des tests réalisés. Les requêtes </w:t>
      </w:r>
      <w:r w:rsidR="007578F5" w:rsidRPr="007578F5">
        <w:t>xPath</w:t>
      </w:r>
      <w:r w:rsidRPr="007578F5">
        <w:t xml:space="preserve"> ne gère pas les apostrophes. </w:t>
      </w:r>
      <w:r w:rsidR="007578F5" w:rsidRPr="007578F5">
        <w:t>Par conséquent</w:t>
      </w:r>
      <w:r w:rsidRPr="007578F5">
        <w:t xml:space="preserve">, l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57" w:name="_Toc454297918"/>
      <w:bookmarkStart w:id="258" w:name="_Toc455044859"/>
      <w:r>
        <w:t>Messages d’erreurs</w:t>
      </w:r>
      <w:bookmarkEnd w:id="257"/>
      <w:bookmarkEnd w:id="258"/>
    </w:p>
    <w:p w14:paraId="60ECEF3A" w14:textId="252CF54A" w:rsidR="001A6D57" w:rsidRPr="001A6D57" w:rsidRDefault="001A6D57" w:rsidP="001A6D57">
      <w:pPr>
        <w:pStyle w:val="tbnormal"/>
      </w:pPr>
      <w:r>
        <w:t>Les messages d’erreur sont logués grâce à la classe Logger</w:t>
      </w:r>
      <w:r w:rsidR="00FA13C2">
        <w:rPr>
          <w:rStyle w:val="Appelnotedebasdep"/>
        </w:rPr>
        <w:footnoteReference w:id="34"/>
      </w:r>
      <w:r>
        <w:t>. Cependant, beaucoup des messages d’erreur ne sont pas traité en lien avec leur nature, c’est-à-dire qu’il devient assez complexe d’avoir des informations pertinentes sans avoir à éplucher le fichier de log.</w:t>
      </w:r>
    </w:p>
    <w:p w14:paraId="40CC7589" w14:textId="77777777" w:rsidR="008302A3" w:rsidRDefault="008302A3" w:rsidP="008302A3">
      <w:pPr>
        <w:pStyle w:val="tbtitre3"/>
      </w:pPr>
      <w:bookmarkStart w:id="259" w:name="_Toc454297921"/>
      <w:bookmarkStart w:id="260" w:name="_Toc455044860"/>
      <w:r>
        <w:lastRenderedPageBreak/>
        <w:t>Game Loop</w:t>
      </w:r>
      <w:bookmarkEnd w:id="259"/>
      <w:bookmarkEnd w:id="260"/>
    </w:p>
    <w:p w14:paraId="53556968" w14:textId="5D0A8D12"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t être implémenté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7D0A0607" w:rsidR="00870AD0" w:rsidRPr="00AA21FB" w:rsidRDefault="00870AD0" w:rsidP="00AA21FB">
      <w:pPr>
        <w:pStyle w:val="tbnormal"/>
      </w:pPr>
      <w:r>
        <w:t>Afin de mettre en place ce mécanisme, il est recommandé de mettre en œuvre un Thread</w:t>
      </w:r>
      <w:r>
        <w:rPr>
          <w:rStyle w:val="Appelnotedebasdep"/>
        </w:rPr>
        <w:footnoteReference w:id="35"/>
      </w:r>
      <w:r>
        <w:t xml:space="preserve"> spécifique à la boucle de jeu. Ainsi, à partir du Thread principal, le Thread supplémentaire peut être piloté pour effectuer les actions précitées.</w:t>
      </w:r>
    </w:p>
    <w:p w14:paraId="516C7671" w14:textId="74413A1C" w:rsidR="00863D81" w:rsidRDefault="008302A3" w:rsidP="008302A3">
      <w:pPr>
        <w:pStyle w:val="tbtitre1"/>
      </w:pPr>
      <w:bookmarkStart w:id="261" w:name="_Toc455044861"/>
      <w:r>
        <w:t>Spécifications OdooSIM</w:t>
      </w:r>
      <w:bookmarkEnd w:id="261"/>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21F210EB" w14:textId="2D761D3A" w:rsidR="00664D95" w:rsidRDefault="003E3374" w:rsidP="008302A3">
      <w:pPr>
        <w:pStyle w:val="tbtitre2"/>
      </w:pPr>
      <w:bookmarkStart w:id="262" w:name="_Toc455044862"/>
      <w:r>
        <w:t xml:space="preserve">[NEW] </w:t>
      </w:r>
      <w:r w:rsidR="00664D95">
        <w:t>Architecture</w:t>
      </w:r>
      <w:bookmarkEnd w:id="262"/>
    </w:p>
    <w:p w14:paraId="5E7FDAEA" w14:textId="30C8934C" w:rsidR="00664D95" w:rsidRPr="00664D95" w:rsidRDefault="00664D95" w:rsidP="00664D95">
      <w:pPr>
        <w:pStyle w:val="tbnormal"/>
      </w:pPr>
      <w:r>
        <w:t xml:space="preserve">… les mêmes phases, un modèle objet plus étendu et </w:t>
      </w:r>
    </w:p>
    <w:p w14:paraId="08D03472" w14:textId="3678AD68" w:rsidR="007A0FB8" w:rsidRDefault="007A0FB8" w:rsidP="008302A3">
      <w:pPr>
        <w:pStyle w:val="tbtitre2"/>
      </w:pPr>
      <w:bookmarkStart w:id="263" w:name="_Toc455044863"/>
      <w:r>
        <w:t>Cycle opérationnel</w:t>
      </w:r>
      <w:bookmarkEnd w:id="263"/>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8302A3">
      <w:pPr>
        <w:pStyle w:val="tbtitre2"/>
      </w:pPr>
      <w:bookmarkStart w:id="264" w:name="_Toc454297853"/>
      <w:bookmarkStart w:id="265" w:name="_Toc455044864"/>
      <w:r>
        <w:t>Hypothèses des activités automatisées</w:t>
      </w:r>
      <w:bookmarkEnd w:id="264"/>
      <w:bookmarkEnd w:id="265"/>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w:t>
      </w:r>
      <w:r>
        <w:lastRenderedPageBreak/>
        <w:t>D’une part, car elles n’ont pas toutes de la valeur pédagogique et de l’autre, car les participants n’auraient pas l’impression d’être dans un environ</w:t>
      </w:r>
      <w:r w:rsidR="00CF0817">
        <w:t>nement attractif et automatisé.</w:t>
      </w:r>
    </w:p>
    <w:p w14:paraId="213BE9BC" w14:textId="235065DB" w:rsidR="00A011D8" w:rsidRDefault="00A011D8" w:rsidP="00A011D8">
      <w:pPr>
        <w:pStyle w:val="tbnormal"/>
      </w:pPr>
      <w:r>
        <w:t xml:space="preserve">Ce chapitre, passe en revue toutes les activités définies comme étant automatisables par le simulateur. </w:t>
      </w:r>
      <w:r w:rsidR="0058459E">
        <w:t>De plus, i</w:t>
      </w:r>
      <w:r>
        <w:t xml:space="preserve">l donne des recommandations </w:t>
      </w:r>
      <w:r w:rsidR="00374E38">
        <w:t xml:space="preserve">hypothétiques </w:t>
      </w:r>
      <w:r>
        <w:t>quant à leur réalisation technique</w:t>
      </w:r>
      <w:r w:rsidR="00374E38">
        <w:t xml:space="preserve"> en fournissant un pseudo code</w:t>
      </w:r>
      <w:r>
        <w:t>.</w:t>
      </w:r>
    </w:p>
    <w:p w14:paraId="40DC4BAA" w14:textId="77777777" w:rsidR="00A011D8" w:rsidRDefault="00A011D8" w:rsidP="005F612B">
      <w:pPr>
        <w:pStyle w:val="tbtitre3"/>
      </w:pPr>
      <w:bookmarkStart w:id="266" w:name="_Toc454297854"/>
      <w:bookmarkStart w:id="267" w:name="_Toc455044865"/>
      <w:r>
        <w:t>Activité PL02</w:t>
      </w:r>
      <w:bookmarkEnd w:id="266"/>
      <w:bookmarkEnd w:id="267"/>
    </w:p>
    <w:p w14:paraId="0AE09726" w14:textId="187FA056" w:rsidR="00E36626" w:rsidRPr="00E36626" w:rsidRDefault="00E36626" w:rsidP="00E36626">
      <w:pPr>
        <w:pStyle w:val="tbnormal"/>
      </w:pPr>
      <w:r>
        <w:t>Cette activité ne fait que de lancer le calcul des besoins, voici le pseudo code de l’objet à invoqu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011CC96E" w:rsidR="005D2D1B" w:rsidRPr="00025F11" w:rsidRDefault="00374E38" w:rsidP="000A7CE9">
            <w:pPr>
              <w:pStyle w:val="tbnormal"/>
              <w:jc w:val="center"/>
              <w:rPr>
                <w:i/>
              </w:rPr>
            </w:pPr>
            <w:r>
              <w:rPr>
                <w:i/>
                <w:noProof/>
                <w:lang w:eastAsia="fr-FR"/>
              </w:rPr>
              <w:drawing>
                <wp:inline distT="0" distB="0" distL="0" distR="0" wp14:anchorId="48684213" wp14:editId="7222A7EE">
                  <wp:extent cx="3780000" cy="125145"/>
                  <wp:effectExtent l="0" t="0" r="5080" b="1905"/>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seudocodePL0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780000" cy="12514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39CEA83" w14:textId="1620761A" w:rsidR="005D2D1B" w:rsidRDefault="00A011D8" w:rsidP="005F612B">
      <w:pPr>
        <w:pStyle w:val="tbtitre3"/>
      </w:pPr>
      <w:bookmarkStart w:id="268" w:name="_Toc454297855"/>
      <w:bookmarkStart w:id="269" w:name="_Toc455044866"/>
      <w:r>
        <w:t>Activité</w:t>
      </w:r>
      <w:r w:rsidR="005D2D1B">
        <w:t>s</w:t>
      </w:r>
      <w:r>
        <w:t xml:space="preserve"> PR02</w:t>
      </w:r>
      <w:r w:rsidR="005D2D1B">
        <w:t>, PR03 et PR04</w:t>
      </w:r>
      <w:bookmarkEnd w:id="268"/>
      <w:bookmarkEnd w:id="26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07E39897" w:rsidR="005D2D1B" w:rsidRDefault="00E36626" w:rsidP="000A7CE9">
            <w:pPr>
              <w:pStyle w:val="tbnormal"/>
              <w:jc w:val="left"/>
              <w:rPr>
                <w:rFonts w:ascii="Times" w:hAnsi="Times"/>
                <w:b/>
                <w:bCs/>
                <w:sz w:val="32"/>
              </w:rPr>
            </w:pPr>
            <w:r>
              <w:rPr>
                <w:rFonts w:ascii="Times" w:hAnsi="Times"/>
                <w:b/>
                <w:bCs/>
                <w:sz w:val="32"/>
              </w:rPr>
              <w:t>PR</w:t>
            </w:r>
            <w:r w:rsidR="005D2D1B">
              <w:rPr>
                <w:rFonts w:ascii="Times" w:hAnsi="Times"/>
                <w:b/>
                <w:bCs/>
                <w:sz w:val="32"/>
              </w:rPr>
              <w:t>02</w:t>
            </w:r>
          </w:p>
          <w:p w14:paraId="73A506B9" w14:textId="56544A6C" w:rsidR="005D2D1B" w:rsidRDefault="005D2D1B" w:rsidP="000A7CE9">
            <w:pPr>
              <w:pStyle w:val="tbnormal"/>
              <w:jc w:val="left"/>
              <w:rPr>
                <w:rFonts w:ascii="Times" w:hAnsi="Times"/>
                <w:b/>
                <w:bCs/>
                <w:sz w:val="32"/>
              </w:rPr>
            </w:pPr>
            <w:r>
              <w:rPr>
                <w:rFonts w:ascii="Times" w:hAnsi="Times"/>
                <w:b/>
                <w:bCs/>
                <w:sz w:val="32"/>
              </w:rPr>
              <w:t>P</w:t>
            </w:r>
            <w:r w:rsidR="00E36626">
              <w:rPr>
                <w:rFonts w:ascii="Times" w:hAnsi="Times"/>
                <w:b/>
                <w:bCs/>
                <w:sz w:val="32"/>
              </w:rPr>
              <w:t>R</w:t>
            </w:r>
            <w:r>
              <w:rPr>
                <w:rFonts w:ascii="Times" w:hAnsi="Times"/>
                <w:b/>
                <w:bCs/>
                <w:sz w:val="32"/>
              </w:rPr>
              <w:t>03</w:t>
            </w:r>
          </w:p>
          <w:p w14:paraId="1CFFD521" w14:textId="7C12B176" w:rsidR="005D2D1B" w:rsidRPr="006D089C" w:rsidRDefault="00E36626" w:rsidP="000A7CE9">
            <w:pPr>
              <w:pStyle w:val="tbnormal"/>
              <w:jc w:val="left"/>
              <w:rPr>
                <w:rFonts w:ascii="Times" w:hAnsi="Times"/>
                <w:b/>
                <w:bCs/>
              </w:rPr>
            </w:pPr>
            <w:r>
              <w:rPr>
                <w:rFonts w:ascii="Times" w:hAnsi="Times"/>
                <w:b/>
                <w:bCs/>
                <w:sz w:val="32"/>
              </w:rPr>
              <w:t>PR</w:t>
            </w:r>
            <w:r w:rsidR="005D2D1B">
              <w:rPr>
                <w:rFonts w:ascii="Times" w:hAnsi="Times"/>
                <w:b/>
                <w:bCs/>
                <w:sz w:val="32"/>
              </w:rPr>
              <w:t>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5DB23A7E" w:rsidR="005D2D1B" w:rsidRPr="00025F11" w:rsidRDefault="00374E38" w:rsidP="000A7CE9">
            <w:pPr>
              <w:pStyle w:val="tbnormal"/>
              <w:jc w:val="center"/>
              <w:rPr>
                <w:i/>
              </w:rPr>
            </w:pPr>
            <w:r>
              <w:rPr>
                <w:i/>
                <w:noProof/>
                <w:lang w:eastAsia="fr-FR"/>
              </w:rPr>
              <w:drawing>
                <wp:inline distT="0" distB="0" distL="0" distR="0" wp14:anchorId="197ACB38" wp14:editId="04BAD2A3">
                  <wp:extent cx="3780000" cy="2380836"/>
                  <wp:effectExtent l="0" t="0" r="5080" b="6985"/>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seudocode_PR02030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80000" cy="2380836"/>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3AEF8C1D" w14:textId="03D3C47C" w:rsidR="00E36626" w:rsidRDefault="00E36626" w:rsidP="00E36626">
      <w:pPr>
        <w:pStyle w:val="tbnormal"/>
      </w:pPr>
      <w:bookmarkStart w:id="270" w:name="_Toc454297856"/>
      <w:r w:rsidRPr="004D21BE">
        <w:rPr>
          <w:b/>
        </w:rPr>
        <w:t xml:space="preserve">Ligne 1 : </w:t>
      </w:r>
      <w:r>
        <w:t>Les demandes d’achat sont récupérées pour autant qu’elles soient dans le statut en cours d’achat et que la date de dernière mise à jour (celle où les participants ont confirmé la demande d’achat – Activité PR01) est plus petite ou égale à la date virtuelle courante moins le nombre de jour qui correspond au délai fournisseur.</w:t>
      </w:r>
    </w:p>
    <w:p w14:paraId="561C656B" w14:textId="2D2189A2" w:rsidR="00E36626" w:rsidRDefault="00E36626" w:rsidP="00E36626">
      <w:pPr>
        <w:pStyle w:val="tbnormal"/>
      </w:pPr>
      <w:r w:rsidRPr="004D21BE">
        <w:rPr>
          <w:b/>
        </w:rPr>
        <w:t xml:space="preserve">Ligne 4 : </w:t>
      </w:r>
      <w:r>
        <w:t>Parcours de toutes les demandes d’achats retournées par la transaction de la ligne 1.</w:t>
      </w:r>
    </w:p>
    <w:p w14:paraId="6E256F08" w14:textId="4958D0C6" w:rsidR="00E36626" w:rsidRDefault="00E36626" w:rsidP="00E36626">
      <w:pPr>
        <w:pStyle w:val="tbnormal"/>
      </w:pPr>
      <w:r w:rsidRPr="004D21BE">
        <w:rPr>
          <w:b/>
        </w:rPr>
        <w:t xml:space="preserve">Ligne 6 : </w:t>
      </w:r>
      <w:r>
        <w:t xml:space="preserve">Mise à jour </w:t>
      </w:r>
      <w:r w:rsidR="004D21BE">
        <w:t xml:space="preserve">de la demande d’achat itérée avec le statut </w:t>
      </w:r>
      <w:r>
        <w:t>terminé</w:t>
      </w:r>
      <w:r w:rsidR="004D21BE">
        <w:t>e</w:t>
      </w:r>
      <w:r>
        <w:t>.</w:t>
      </w:r>
    </w:p>
    <w:p w14:paraId="393E479C" w14:textId="18A96D49" w:rsidR="00E36626" w:rsidRDefault="00E36626" w:rsidP="00E36626">
      <w:pPr>
        <w:pStyle w:val="tbnormal"/>
      </w:pPr>
      <w:r w:rsidRPr="004D21BE">
        <w:rPr>
          <w:b/>
        </w:rPr>
        <w:t xml:space="preserve">Ligne 8 : </w:t>
      </w:r>
      <w:r>
        <w:t>Récupération de l’ordre de transfert généré. Il effectue le transfert de marchandise entre l’entrepôt virtuel des fournisseurs à l’entrepôt de la société.</w:t>
      </w:r>
    </w:p>
    <w:p w14:paraId="23AC00DA" w14:textId="32FCBD85" w:rsidR="00E36626" w:rsidRDefault="00E36626" w:rsidP="00E36626">
      <w:pPr>
        <w:pStyle w:val="tbnormal"/>
      </w:pPr>
      <w:r w:rsidRPr="004D21BE">
        <w:rPr>
          <w:b/>
        </w:rPr>
        <w:t xml:space="preserve">Ligne 10 : </w:t>
      </w:r>
      <w:r>
        <w:t>Exécution du transfert, c’est-à-dire que la marchandise est disponible dans le stock réel de la société.</w:t>
      </w:r>
    </w:p>
    <w:p w14:paraId="3173652A" w14:textId="6002FDCB" w:rsidR="00E36626" w:rsidRDefault="00E36626" w:rsidP="00E36626">
      <w:pPr>
        <w:pStyle w:val="tbnormal"/>
      </w:pPr>
      <w:r w:rsidRPr="004D21BE">
        <w:rPr>
          <w:b/>
        </w:rPr>
        <w:lastRenderedPageBreak/>
        <w:t xml:space="preserve">Ligne 12 : </w:t>
      </w:r>
      <w:r>
        <w:t xml:space="preserve">Récupération d’un objet transcient généré par le transfert précédent et appel dessus de la méthode qui le </w:t>
      </w:r>
      <w:r w:rsidR="004D21BE">
        <w:t>définit comme étant terminé.</w:t>
      </w:r>
    </w:p>
    <w:p w14:paraId="308456CF" w14:textId="0DCF38FE" w:rsidR="004D21BE" w:rsidRDefault="004D21BE" w:rsidP="00E36626">
      <w:pPr>
        <w:pStyle w:val="tbnormal"/>
      </w:pPr>
      <w:r w:rsidRPr="004D21BE">
        <w:rPr>
          <w:b/>
        </w:rPr>
        <w:t xml:space="preserve">Ligne 15 : </w:t>
      </w:r>
      <w:r>
        <w:t>Création de la facture dans le système.</w:t>
      </w:r>
    </w:p>
    <w:p w14:paraId="2CDBF83E" w14:textId="0FA82606" w:rsidR="004D21BE" w:rsidRDefault="004D21BE" w:rsidP="00E36626">
      <w:pPr>
        <w:pStyle w:val="tbnormal"/>
      </w:pPr>
      <w:r w:rsidRPr="004D21BE">
        <w:rPr>
          <w:b/>
        </w:rPr>
        <w:t xml:space="preserve">Ligne 34 : </w:t>
      </w:r>
      <w:r>
        <w:t>Comptabilisation du paiement.</w:t>
      </w:r>
    </w:p>
    <w:p w14:paraId="0A9EF84C" w14:textId="204F7720" w:rsidR="004D21BE" w:rsidRDefault="004D21BE" w:rsidP="00E36626">
      <w:pPr>
        <w:pStyle w:val="tbnormal"/>
      </w:pPr>
      <w:r w:rsidRPr="004D21BE">
        <w:rPr>
          <w:b/>
        </w:rPr>
        <w:t xml:space="preserve">Ligne 35 : </w:t>
      </w:r>
      <w:r>
        <w:t>Mise à jour de la facture avec le statut payé.</w:t>
      </w:r>
    </w:p>
    <w:p w14:paraId="6E082987" w14:textId="77777777" w:rsidR="00A011D8" w:rsidRDefault="00A011D8" w:rsidP="005F612B">
      <w:pPr>
        <w:pStyle w:val="tbtitre3"/>
      </w:pPr>
      <w:bookmarkStart w:id="271" w:name="_Toc455044867"/>
      <w:r>
        <w:t>Activité MA02</w:t>
      </w:r>
      <w:bookmarkEnd w:id="270"/>
      <w:bookmarkEnd w:id="271"/>
    </w:p>
    <w:p w14:paraId="222CA1EC" w14:textId="0B749CED"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r w:rsidR="005137AC">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3A143390" w:rsidR="00B90455" w:rsidRPr="00025F11" w:rsidRDefault="00374E38" w:rsidP="000A7CE9">
            <w:pPr>
              <w:pStyle w:val="tbnormal"/>
              <w:jc w:val="center"/>
              <w:rPr>
                <w:i/>
              </w:rPr>
            </w:pPr>
            <w:r>
              <w:rPr>
                <w:i/>
                <w:noProof/>
                <w:lang w:eastAsia="fr-FR"/>
              </w:rPr>
              <w:drawing>
                <wp:inline distT="0" distB="0" distL="0" distR="0" wp14:anchorId="340AF60D" wp14:editId="60625143">
                  <wp:extent cx="3780000" cy="1216062"/>
                  <wp:effectExtent l="0" t="0" r="5080" b="317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seudocode_MA0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780000" cy="1216062"/>
                          </a:xfrm>
                          <a:prstGeom prst="rect">
                            <a:avLst/>
                          </a:prstGeom>
                        </pic:spPr>
                      </pic:pic>
                    </a:graphicData>
                  </a:graphic>
                </wp:inline>
              </w:drawing>
            </w:r>
          </w:p>
        </w:tc>
      </w:tr>
    </w:tbl>
    <w:p w14:paraId="13B4D44B" w14:textId="73E5CD1D" w:rsidR="005137AC" w:rsidRDefault="005137AC" w:rsidP="005137AC">
      <w:pPr>
        <w:pStyle w:val="tbnormal"/>
      </w:pPr>
      <w:bookmarkStart w:id="272" w:name="_Toc454297911"/>
      <w:r w:rsidRPr="00293E8C">
        <w:rPr>
          <w:b/>
        </w:rPr>
        <w:t xml:space="preserve">Ligne 1 : </w:t>
      </w:r>
      <w:r>
        <w:t>Récupération des ordres de fabrication étant dans le statut en production et ayant une date de démarrage plus petite ou égale à la date virtuelle courante moins le temps nécessaire à la fabrication.</w:t>
      </w:r>
    </w:p>
    <w:p w14:paraId="51FACA78" w14:textId="1E8F41CB" w:rsidR="005137AC" w:rsidRDefault="005137AC" w:rsidP="005137AC">
      <w:pPr>
        <w:pStyle w:val="tbnormal"/>
      </w:pPr>
      <w:r w:rsidRPr="00293E8C">
        <w:rPr>
          <w:b/>
        </w:rPr>
        <w:t xml:space="preserve">Ligne 5 : </w:t>
      </w:r>
      <w:r>
        <w:t>Itération sur les résultats de la ligne 1.</w:t>
      </w:r>
    </w:p>
    <w:p w14:paraId="4A439A9C" w14:textId="276B503C" w:rsidR="005137AC" w:rsidRDefault="005137AC" w:rsidP="005137AC">
      <w:pPr>
        <w:pStyle w:val="tbnormal"/>
      </w:pPr>
      <w:r w:rsidRPr="00293E8C">
        <w:rPr>
          <w:b/>
        </w:rPr>
        <w:t xml:space="preserve">Ligne 7 : </w:t>
      </w:r>
      <w:r>
        <w:t>Création d’un objet transcient qui permet d’effectuer les transferts de stock pour les matières consommées et les matières produites.</w:t>
      </w:r>
    </w:p>
    <w:p w14:paraId="56416FD0" w14:textId="56CF8978" w:rsidR="005137AC" w:rsidRDefault="005137AC" w:rsidP="005137AC">
      <w:pPr>
        <w:pStyle w:val="tbnormal"/>
      </w:pPr>
      <w:r w:rsidRPr="00293E8C">
        <w:rPr>
          <w:b/>
        </w:rPr>
        <w:t xml:space="preserve">Ligne 17 : </w:t>
      </w:r>
      <w:r>
        <w:t>Mise à jour de l’ordre de fabrication itéré avec le statut terminé.</w:t>
      </w:r>
    </w:p>
    <w:p w14:paraId="7DAA76C4" w14:textId="540ADB23" w:rsidR="005F612B" w:rsidRDefault="005F612B" w:rsidP="005F612B">
      <w:pPr>
        <w:pStyle w:val="tbtitre3"/>
      </w:pPr>
      <w:bookmarkStart w:id="273" w:name="_Toc455044868"/>
      <w:r>
        <w:t>[new] Limites et recommandations</w:t>
      </w:r>
      <w:bookmarkEnd w:id="273"/>
    </w:p>
    <w:p w14:paraId="1BEED778" w14:textId="541DED86" w:rsidR="005F612B" w:rsidRPr="005F612B" w:rsidRDefault="005F612B" w:rsidP="005F612B">
      <w:pPr>
        <w:pStyle w:val="tbnormal"/>
      </w:pPr>
      <w:r>
        <w:t>…</w:t>
      </w:r>
    </w:p>
    <w:p w14:paraId="0EE45B10" w14:textId="31703867" w:rsidR="003C7B45" w:rsidRDefault="008302A3" w:rsidP="008302A3">
      <w:pPr>
        <w:pStyle w:val="tbtitre1"/>
      </w:pPr>
      <w:bookmarkStart w:id="274" w:name="_Toc455044869"/>
      <w:r>
        <w:t>Analyse des p</w:t>
      </w:r>
      <w:r w:rsidR="003C7B45">
        <w:t>erformances</w:t>
      </w:r>
      <w:bookmarkEnd w:id="272"/>
      <w:bookmarkEnd w:id="274"/>
    </w:p>
    <w:p w14:paraId="1D4A09D8" w14:textId="12542366"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r w:rsidR="00A53BC4">
        <w:br w:type="page"/>
      </w:r>
    </w:p>
    <w:p w14:paraId="69862729" w14:textId="1C64E485" w:rsidR="003C7B45" w:rsidRDefault="008874A3" w:rsidP="008302A3">
      <w:pPr>
        <w:pStyle w:val="tbtitre2"/>
      </w:pPr>
      <w:bookmarkStart w:id="275" w:name="_Toc455044870"/>
      <w:r>
        <w:lastRenderedPageBreak/>
        <w:t>Mesure temps des I/O</w:t>
      </w:r>
      <w:bookmarkEnd w:id="275"/>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r w:rsidR="003B112E" w:rsidRPr="003B112E">
        <w:rPr>
          <w:b/>
        </w:rPr>
        <w:t>res.partner</w:t>
      </w:r>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887327">
      <w:pPr>
        <w:pStyle w:val="tbnormal"/>
        <w:numPr>
          <w:ilvl w:val="0"/>
          <w:numId w:val="43"/>
        </w:numPr>
      </w:pPr>
      <w:r w:rsidRPr="00C7056A">
        <w:rPr>
          <w:b/>
        </w:rPr>
        <w:t>C1</w:t>
      </w:r>
      <w:r>
        <w:t xml:space="preserve"> – </w:t>
      </w:r>
      <w:r w:rsidR="00887327">
        <w:t>Au domicile de Monsieur Anthony Tomat (wifi)</w:t>
      </w:r>
    </w:p>
    <w:p w14:paraId="0257DFBC" w14:textId="0BF997FF" w:rsidR="00EA4AB7" w:rsidRDefault="00C7056A" w:rsidP="00887327">
      <w:pPr>
        <w:pStyle w:val="tbnormal"/>
        <w:numPr>
          <w:ilvl w:val="0"/>
          <w:numId w:val="43"/>
        </w:numPr>
      </w:pPr>
      <w:r w:rsidRPr="00C7056A">
        <w:rPr>
          <w:b/>
        </w:rPr>
        <w:t>C2</w:t>
      </w:r>
      <w:r>
        <w:t xml:space="preserve"> – Mêmes conditions que C1 en passant par le VPN de l’école</w:t>
      </w:r>
    </w:p>
    <w:p w14:paraId="4EE5F56E" w14:textId="3E566835" w:rsidR="006B0946" w:rsidRPr="006B0946" w:rsidRDefault="00C7056A" w:rsidP="006B0946">
      <w:pPr>
        <w:pStyle w:val="tbnormal"/>
        <w:numPr>
          <w:ilvl w:val="0"/>
          <w:numId w:val="43"/>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Suisse Sunrise</w:t>
      </w:r>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r w:rsidRPr="00253B0E">
              <w:rPr>
                <w:i/>
              </w:rPr>
              <w:t>create</w:t>
            </w:r>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r w:rsidRPr="00253B0E">
              <w:rPr>
                <w:i/>
              </w:rPr>
              <w:t>write</w:t>
            </w:r>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r w:rsidRPr="00253B0E">
              <w:rPr>
                <w:i/>
              </w:rPr>
              <w:t>search_read</w:t>
            </w:r>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r w:rsidRPr="00253B0E">
              <w:rPr>
                <w:i/>
              </w:rPr>
              <w:t>unlink</w:t>
            </w:r>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w:t>
      </w:r>
      <w:r>
        <w:lastRenderedPageBreak/>
        <w:t xml:space="preserve">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6" w:name="_Toc455044871"/>
      <w:r>
        <w:t>Alternative</w:t>
      </w:r>
      <w:bookmarkEnd w:id="276"/>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r w:rsidRPr="00845661">
        <w:rPr>
          <w:b/>
        </w:rPr>
        <w:t>Communit</w:t>
      </w:r>
      <w:r w:rsidR="00DF7382" w:rsidRPr="00845661">
        <w:rPr>
          <w:b/>
        </w:rPr>
        <w:t>y 8.0.0-0109</w:t>
      </w:r>
      <w:r w:rsidR="00DF7382">
        <w:t xml:space="preserve"> installée sur un serveur </w:t>
      </w:r>
      <w:r w:rsidR="008734C1">
        <w:t xml:space="preserve">NAS </w:t>
      </w:r>
      <w:r w:rsidR="00DF7382">
        <w:t>Synology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B79BC" w14:paraId="5ECD30A5"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308E0604" w14:textId="77777777" w:rsidR="000B79BC" w:rsidRPr="00025F11" w:rsidRDefault="000B79BC"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3898C03" w14:textId="77777777" w:rsidR="000B79BC" w:rsidRPr="00025F11" w:rsidRDefault="000B79BC" w:rsidP="00D25896">
            <w:pPr>
              <w:pStyle w:val="tbnormal"/>
              <w:jc w:val="left"/>
              <w:rPr>
                <w:b/>
                <w:sz w:val="2"/>
                <w:szCs w:val="2"/>
              </w:rPr>
            </w:pPr>
          </w:p>
        </w:tc>
      </w:tr>
      <w:tr w:rsidR="000B79BC" w14:paraId="20C12D7A"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0D016D1" w14:textId="77777777" w:rsidR="000B79BC" w:rsidRPr="000353ED" w:rsidRDefault="000B79BC"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A08007B" w14:textId="6FC6A1E5" w:rsidR="000B79BC" w:rsidRPr="00C676D4" w:rsidRDefault="000B79BC" w:rsidP="00D25896">
            <w:pPr>
              <w:pStyle w:val="tbnormal"/>
              <w:rPr>
                <w:sz w:val="21"/>
              </w:rPr>
            </w:pPr>
            <w:r>
              <w:rPr>
                <w:b/>
                <w:sz w:val="21"/>
              </w:rPr>
              <w:t>Spécifications techniques du serveur :</w:t>
            </w:r>
          </w:p>
          <w:p w14:paraId="30073D23" w14:textId="615E50FD" w:rsidR="000B79BC" w:rsidRPr="005E4253" w:rsidRDefault="000B79BC" w:rsidP="000B79BC">
            <w:pPr>
              <w:pStyle w:val="tbnormal"/>
              <w:rPr>
                <w:b/>
                <w:sz w:val="21"/>
              </w:rPr>
            </w:pPr>
            <w:r>
              <w:rPr>
                <w:sz w:val="21"/>
              </w:rPr>
              <w:t>Modèle DS213j avec processeur mono-cœur 1.2 Ghz et 512 Mo de mémoire vive.</w:t>
            </w:r>
          </w:p>
        </w:tc>
      </w:tr>
      <w:tr w:rsidR="000B79BC" w14:paraId="31507D0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DFA58EB" w14:textId="77777777" w:rsidR="000B79BC" w:rsidRPr="00025F11" w:rsidRDefault="000B79BC"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83200AA" w14:textId="77777777" w:rsidR="000B79BC" w:rsidRPr="00025F11" w:rsidRDefault="000B79BC" w:rsidP="00D25896">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r w:rsidRPr="00253B0E">
              <w:rPr>
                <w:i/>
              </w:rPr>
              <w:t>create</w:t>
            </w:r>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r w:rsidRPr="00253B0E">
              <w:rPr>
                <w:i/>
              </w:rPr>
              <w:t>write</w:t>
            </w:r>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r w:rsidRPr="00253B0E">
              <w:rPr>
                <w:i/>
              </w:rPr>
              <w:t>search_read</w:t>
            </w:r>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r w:rsidRPr="00253B0E">
              <w:rPr>
                <w:i/>
              </w:rPr>
              <w:t>unlink</w:t>
            </w:r>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77777777" w:rsidR="00C57FEC"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r w:rsidRPr="008734C1">
        <w:rPr>
          <w:b/>
        </w:rPr>
        <w:t>Community</w:t>
      </w:r>
      <w:r>
        <w:t xml:space="preserve"> possède des cap</w:t>
      </w:r>
      <w:r w:rsidR="00C57FEC">
        <w:t>acités de traitements réduites.</w:t>
      </w:r>
    </w:p>
    <w:p w14:paraId="75FCD9D6" w14:textId="77777777" w:rsidR="00686A47" w:rsidRDefault="00C57FEC" w:rsidP="00EA48BE">
      <w:pPr>
        <w:pStyle w:val="tbnormal"/>
      </w:pPr>
      <w:r>
        <w:t xml:space="preserve">Ci-dessous, le résultat de la console </w:t>
      </w:r>
      <w:r w:rsidR="00686A47">
        <w:t>de monitoring des ressources du serveur Synology lorsque les tests sont effectués :</w:t>
      </w:r>
    </w:p>
    <w:p w14:paraId="5DA73390" w14:textId="2F9B93DF" w:rsidR="00686A47" w:rsidRDefault="00686A47" w:rsidP="00EA48BE">
      <w:pPr>
        <w:pStyle w:val="tbnormal"/>
      </w:pPr>
      <w:r>
        <w:rPr>
          <w:noProof/>
          <w:lang w:val="fr-FR" w:eastAsia="fr-FR"/>
        </w:rPr>
        <w:lastRenderedPageBreak/>
        <mc:AlternateContent>
          <mc:Choice Requires="wpg">
            <w:drawing>
              <wp:anchor distT="0" distB="0" distL="114300" distR="114300" simplePos="0" relativeHeight="251682816" behindDoc="0" locked="0" layoutInCell="1" allowOverlap="1" wp14:anchorId="3CDB74AB" wp14:editId="38B26A0F">
                <wp:simplePos x="0" y="0"/>
                <wp:positionH relativeFrom="column">
                  <wp:posOffset>3302635</wp:posOffset>
                </wp:positionH>
                <wp:positionV relativeFrom="paragraph">
                  <wp:posOffset>138430</wp:posOffset>
                </wp:positionV>
                <wp:extent cx="1079500" cy="2312670"/>
                <wp:effectExtent l="0" t="0" r="12700" b="0"/>
                <wp:wrapNone/>
                <wp:docPr id="158" name="Grouper 158"/>
                <wp:cNvGraphicFramePr/>
                <a:graphic xmlns:a="http://schemas.openxmlformats.org/drawingml/2006/main">
                  <a:graphicData uri="http://schemas.microsoft.com/office/word/2010/wordprocessingGroup">
                    <wpg:wgp>
                      <wpg:cNvGrpSpPr/>
                      <wpg:grpSpPr>
                        <a:xfrm>
                          <a:off x="0" y="0"/>
                          <a:ext cx="1079500" cy="2312670"/>
                          <a:chOff x="0" y="0"/>
                          <a:chExt cx="1080000" cy="2313125"/>
                        </a:xfrm>
                      </wpg:grpSpPr>
                      <wps:wsp>
                        <wps:cNvPr id="159" name="Rectangle 159"/>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D64AE3" id="Grouper 158" o:spid="_x0000_s1026" style="position:absolute;margin-left:260.05pt;margin-top:10.9pt;width:85pt;height:182.1pt;z-index:251682816"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">
                <v:rect id="Rectangle 159"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e0FewQAA&#10;ANwAAAAPAAAAZHJzL2Rvd25yZXYueG1sRE9Ni8IwEL0v+B/CLHhb0xUU7RqlCAsLgmDbi7ehmW2K&#10;zaQ0sa3/3iwseJvH+5zdYbKtGKj3jWMFn4sEBHHldMO1grL4/tiA8AFZY+uYFDzIw2E/e9thqt3I&#10;FxryUIsYwj5FBSaELpXSV4Ys+oXriCP363qLIcK+lrrHMYbbVi6TZC0tNhwbDHZ0NFTd8rtVcJ7u&#10;mXHboSzGvL5luiiX11Oi1Px9yr5ABJrCS/zv/tFx/moLf8/EC+T+C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3tBXsEAAADcAAAADwAAAAAAAAAAAAAAAACXAgAAZHJzL2Rvd25y&#10;ZXYueG1sUEsFBgAAAAAEAAQA9QAAAIUDAAAAAA==&#10;" fillcolor="#5b9bd5 [3204]" stroked="f" strokeweight="1pt">
                  <v:fill opacity="26214f"/>
                </v:rect>
                <v:rect id="Rectangle 160"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LSJ+xAAA&#10;ANwAAAAPAAAAZHJzL2Rvd25yZXYueG1sRI9Ba8MwDIXvg/4Ho8Juq9MeypbWLaEwGAwGS3LpTcRq&#10;HBrLIXaT7N9Ph8FuEu/pvU/H8+J7NdEYu8AGtpsMFHETbMetgbp6f3kFFROyxT4wGfihCOfT6umI&#10;uQ0zf9NUplZJCMccDbiUhlzr2DjyGDdhIBbtFkaPSdax1XbEWcJ9r3dZttceO5YGhwNdHDX38uEN&#10;fC2PwoW3qa7msr0Xtqp318/MmOf1UhxAJVrSv/nv+sMK/l7w5RmZQJ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C0ifsQAAADcAAAADwAAAAAAAAAAAAAAAACXAgAAZHJzL2Rv&#10;d25yZXYueG1sUEsFBgAAAAAEAAQA9QAAAIgDAAAAAA==&#10;" fillcolor="#5b9bd5 [3204]" stroked="f" strokeweight="1pt">
                  <v:fill opacity="26214f"/>
                </v:rect>
              </v:group>
            </w:pict>
          </mc:Fallback>
        </mc:AlternateContent>
      </w:r>
      <w:r>
        <w:rPr>
          <w:noProof/>
          <w:lang w:val="fr-FR" w:eastAsia="fr-FR"/>
        </w:rPr>
        <mc:AlternateContent>
          <mc:Choice Requires="wpg">
            <w:drawing>
              <wp:anchor distT="0" distB="0" distL="114300" distR="114300" simplePos="0" relativeHeight="251679744" behindDoc="0" locked="0" layoutInCell="1" allowOverlap="1" wp14:anchorId="0865FC9E" wp14:editId="7E84A45B">
                <wp:simplePos x="0" y="0"/>
                <wp:positionH relativeFrom="column">
                  <wp:posOffset>1737995</wp:posOffset>
                </wp:positionH>
                <wp:positionV relativeFrom="paragraph">
                  <wp:posOffset>134620</wp:posOffset>
                </wp:positionV>
                <wp:extent cx="1080000" cy="2313125"/>
                <wp:effectExtent l="0" t="0" r="12700" b="0"/>
                <wp:wrapNone/>
                <wp:docPr id="152" name="Grouper 152"/>
                <wp:cNvGraphicFramePr/>
                <a:graphic xmlns:a="http://schemas.openxmlformats.org/drawingml/2006/main">
                  <a:graphicData uri="http://schemas.microsoft.com/office/word/2010/wordprocessingGroup">
                    <wpg:wgp>
                      <wpg:cNvGrpSpPr/>
                      <wpg:grpSpPr>
                        <a:xfrm>
                          <a:off x="0" y="0"/>
                          <a:ext cx="1080000" cy="2313125"/>
                          <a:chOff x="0" y="0"/>
                          <a:chExt cx="1080000" cy="2313125"/>
                        </a:xfrm>
                      </wpg:grpSpPr>
                      <wps:wsp>
                        <wps:cNvPr id="153" name="Rectangle 153"/>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EAC4794" id="Grouper 152" o:spid="_x0000_s1026" style="position:absolute;margin-left:136.85pt;margin-top:10.6pt;width:85.05pt;height:182.15pt;z-index:251679744"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">
                <v:rect id="Rectangle 153"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3a0wgAA&#10;ANwAAAAPAAAAZHJzL2Rvd25yZXYueG1sRE9Na8JAEL0X/A/LFLzVTZWKpq4SBEEoFExy8TZkp9lg&#10;djZk1yT9992C4G0e73N2h8m2YqDeN44VvC8SEMSV0w3XCsri9LYB4QOyxtYxKfglD4f97GWHqXYj&#10;X2jIQy1iCPsUFZgQulRKXxmy6BeuI47cj+sthgj7WuoexxhuW7lMkrW02HBsMNjR0VB1y+9Wwfd0&#10;z4zbDmUx5vUt00W5vH4lSs1fp+wTRKApPMUP91nH+R8r+H8mXiD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6TdrTCAAAA3AAAAA8AAAAAAAAAAAAAAAAAlwIAAGRycy9kb3du&#10;cmV2LnhtbFBLBQYAAAAABAAEAPUAAACGAwAAAAA=&#10;" fillcolor="#5b9bd5 [3204]" stroked="f" strokeweight="1pt">
                  <v:fill opacity="26214f"/>
                </v:rect>
                <v:rect id="Rectangle 154"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eu7AwgAA&#10;ANwAAAAPAAAAZHJzL2Rvd25yZXYueG1sRE9Na8JAEL0X/A/LFLzVTcWKpq4SBEEoFExy8TZkp9lg&#10;djZk1yT9992C4G0e73N2h8m2YqDeN44VvC8SEMSV0w3XCsri9LYB4QOyxtYxKfglD4f97GWHqXYj&#10;X2jIQy1iCPsUFZgQulRKXxmy6BeuI47cj+sthgj7WuoexxhuW7lMkrW02HBsMNjR0VB1y+9Wwfd0&#10;z4zbDmUx5vUt00W5vH4lSs1fp+wTRKApPMUP91nH+R8r+H8mXiD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F67sDCAAAA3AAAAA8AAAAAAAAAAAAAAAAAlwIAAGRycy9kb3du&#10;cmV2LnhtbFBLBQYAAAAABAAEAPUAAACGAwAAAAA=&#10;" fillcolor="#5b9bd5 [3204]" stroked="f" strokeweight="1pt">
                  <v:fill opacity="26214f"/>
                </v:rect>
              </v:group>
            </w:pict>
          </mc:Fallback>
        </mc:AlternateContent>
      </w:r>
      <w:r>
        <w:rPr>
          <w:noProof/>
          <w:lang w:val="fr-FR" w:eastAsia="fr-FR"/>
        </w:rPr>
        <mc:AlternateContent>
          <mc:Choice Requires="wpg">
            <w:drawing>
              <wp:anchor distT="0" distB="0" distL="114300" distR="114300" simplePos="0" relativeHeight="251677696" behindDoc="0" locked="0" layoutInCell="1" allowOverlap="1" wp14:anchorId="491311AA" wp14:editId="4A4815E1">
                <wp:simplePos x="0" y="0"/>
                <wp:positionH relativeFrom="column">
                  <wp:posOffset>175260</wp:posOffset>
                </wp:positionH>
                <wp:positionV relativeFrom="paragraph">
                  <wp:posOffset>134620</wp:posOffset>
                </wp:positionV>
                <wp:extent cx="1080000" cy="2313125"/>
                <wp:effectExtent l="0" t="0" r="12700" b="0"/>
                <wp:wrapNone/>
                <wp:docPr id="151" name="Grouper 151"/>
                <wp:cNvGraphicFramePr/>
                <a:graphic xmlns:a="http://schemas.openxmlformats.org/drawingml/2006/main">
                  <a:graphicData uri="http://schemas.microsoft.com/office/word/2010/wordprocessingGroup">
                    <wpg:wgp>
                      <wpg:cNvGrpSpPr/>
                      <wpg:grpSpPr>
                        <a:xfrm>
                          <a:off x="0" y="0"/>
                          <a:ext cx="1080000" cy="2313125"/>
                          <a:chOff x="0" y="0"/>
                          <a:chExt cx="1080000" cy="2313125"/>
                        </a:xfrm>
                      </wpg:grpSpPr>
                      <wps:wsp>
                        <wps:cNvPr id="146" name="Rectangle 146"/>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B1C8BF6" id="Grouper 151" o:spid="_x0000_s1026" style="position:absolute;margin-left:13.8pt;margin-top:10.6pt;width:85.05pt;height:182.15pt;z-index:251677696"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">
                <v:rect id="Rectangle 146"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PUPxwgAA&#10;ANwAAAAPAAAAZHJzL2Rvd25yZXYueG1sRE9Na4NAEL0X8h+WCfTWrAklNCarSCBQKBSqXnIb3Ikr&#10;cWfF3aj9991Cobd5vM855YvtxUSj7xwr2G4SEMSN0x23Curq8vIGwgdkjb1jUvBNHvJs9XTCVLuZ&#10;v2gqQytiCPsUFZgQhlRK3xiy6DduII7czY0WQ4RjK/WIcwy3vdwlyV5a7Dg2GBzobKi5lw+r4HN5&#10;FMYdprqay/Ze6KreXT8SpZ7XS3EEEWgJ/+I/97uO81/38PtMvEBm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s9Q/HCAAAA3AAAAA8AAAAAAAAAAAAAAAAAlwIAAGRycy9kb3du&#10;cmV2LnhtbFBLBQYAAAAABAAEAPUAAACGAwAAAAA=&#10;" fillcolor="#5b9bd5 [3204]" stroked="f" strokeweight="1pt">
                  <v:fill opacity="26214f"/>
                </v:rect>
                <v:rect id="Rectangle 150"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ejDxAAA&#10;ANwAAAAPAAAAZHJzL2Rvd25yZXYueG1sRI9Ba8MwDIXvg/0Ho8Fuq9NCx5bVLaFQGBQGS3LpTcRq&#10;HBrLIXaT7N9Ph8FuEu/pvU+7w+J7NdEYu8AG1qsMFHETbMetgbo6vbyBignZYh+YDPxQhMP+8WGH&#10;uQ0zf9NUplZJCMccDbiUhlzr2DjyGFdhIBbtGkaPSdax1XbEWcJ9rzdZ9qo9diwNDgc6Ompu5d0b&#10;+FruhQvvU13NZXsrbFVvLufMmOenpfgAlWhJ/+a/608r+FvBl2dkAr3/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kHow8QAAADcAAAADwAAAAAAAAAAAAAAAACXAgAAZHJzL2Rv&#10;d25yZXYueG1sUEsFBgAAAAAEAAQA9QAAAIgDAAAAAA==&#10;" fillcolor="#5b9bd5 [3204]" stroked="f" strokeweight="1pt">
                  <v:fill opacity="26214f"/>
                </v:rect>
              </v:group>
            </w:pict>
          </mc:Fallback>
        </mc:AlternateContent>
      </w:r>
      <w:r>
        <w:rPr>
          <w:noProof/>
          <w:lang w:val="fr-FR" w:eastAsia="fr-FR"/>
        </w:rPr>
        <w:drawing>
          <wp:inline distT="0" distB="0" distL="0" distR="0" wp14:anchorId="2919019E" wp14:editId="70BC8762">
            <wp:extent cx="4679950" cy="2610485"/>
            <wp:effectExtent l="0" t="0" r="0" b="5715"/>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6-29 à 13.15.0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610485"/>
                    </a:xfrm>
                    <a:prstGeom prst="rect">
                      <a:avLst/>
                    </a:prstGeom>
                  </pic:spPr>
                </pic:pic>
              </a:graphicData>
            </a:graphic>
          </wp:inline>
        </w:drawing>
      </w:r>
    </w:p>
    <w:p w14:paraId="05D538FD" w14:textId="62AB75B4" w:rsidR="0098393D" w:rsidRDefault="0098393D" w:rsidP="00EA48BE">
      <w:pPr>
        <w:pStyle w:val="tbnormal"/>
      </w:pPr>
      <w:r>
        <w:t xml:space="preserve">Figure X : Moniteur des ressources </w:t>
      </w:r>
      <w:r w:rsidRPr="0098393D">
        <w:t>DSM 6.0-7321 Update 2</w:t>
      </w:r>
      <w:r>
        <w:t>.</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r w:rsidRPr="008734C1">
        <w:rPr>
          <w:b/>
        </w:rPr>
        <w:t>Community</w:t>
      </w:r>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7" w:name="_Toc454297913"/>
      <w:bookmarkStart w:id="278" w:name="_Toc455044872"/>
      <w:r>
        <w:lastRenderedPageBreak/>
        <w:t xml:space="preserve">Calcul </w:t>
      </w:r>
      <w:r w:rsidR="00F161D2">
        <w:t xml:space="preserve">théorique </w:t>
      </w:r>
      <w:bookmarkEnd w:id="277"/>
      <w:r w:rsidR="00352AEE">
        <w:t>du temps d’exécution</w:t>
      </w:r>
      <w:bookmarkEnd w:id="278"/>
    </w:p>
    <w:p w14:paraId="4AE8658F" w14:textId="531BE32D" w:rsidR="003C7B45" w:rsidRDefault="001C56C3" w:rsidP="003C7B45">
      <w:pPr>
        <w:pStyle w:val="tbnormal"/>
      </w:pPr>
      <w:r>
        <w:t xml:space="preserve">Cette analyse est </w:t>
      </w:r>
      <w:r w:rsidR="00114EEF">
        <w:t xml:space="preserve">réalisée en se basant sur les </w:t>
      </w:r>
      <w:r>
        <w:t>hypothèse</w:t>
      </w:r>
      <w:r w:rsidR="00114EEF">
        <w:t>s</w:t>
      </w:r>
      <w:r>
        <w:t xml:space="preserve"> </w:t>
      </w:r>
      <w:r w:rsidR="00114EEF">
        <w:t>liées</w:t>
      </w:r>
      <w:r>
        <w:t xml:space="preserve"> </w:t>
      </w:r>
      <w:r w:rsidR="00114EEF">
        <w:t xml:space="preserve">aux </w:t>
      </w:r>
      <w:r w:rsidR="00982440">
        <w:t xml:space="preserve">recommandations faites au chapitre </w:t>
      </w:r>
      <w:r w:rsidR="00982440" w:rsidRPr="00D87094">
        <w:rPr>
          <w:b/>
        </w:rPr>
        <w:t>#REF (hypothèse des activités pl, pr et ma)</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p w14:paraId="2BA707DB" w14:textId="0C5732ED" w:rsidR="00027C48" w:rsidRDefault="00027C48" w:rsidP="008302A3">
      <w:pPr>
        <w:pStyle w:val="tbtitre3"/>
      </w:pPr>
      <w:bookmarkStart w:id="279" w:name="_Toc455044873"/>
      <w:r>
        <w:t>Partie logistique</w:t>
      </w:r>
      <w:bookmarkEnd w:id="279"/>
    </w:p>
    <w:p w14:paraId="07EC72B4" w14:textId="48CA556C" w:rsidR="00027C48" w:rsidRDefault="0086341F" w:rsidP="00027C48">
      <w:pPr>
        <w:pStyle w:val="tbnormal"/>
      </w:pPr>
      <w:r>
        <w:t>Il faut compter 1 transaction</w:t>
      </w:r>
      <w:r w:rsidR="00B82F5A">
        <w:t xml:space="preserve"> de type lecture</w:t>
      </w:r>
      <w:r>
        <w:t xml:space="preserve"> pour l’activité PL02. Pour le processus des achats, il faut compter 1 transaction </w:t>
      </w:r>
      <w:r w:rsidR="007D368C">
        <w:t xml:space="preserve">de lecture </w:t>
      </w:r>
      <w:r>
        <w:t>principale plus 13 transactions</w:t>
      </w:r>
      <w:r w:rsidR="007D368C">
        <w:t xml:space="preserve"> (2 insertions</w:t>
      </w:r>
      <w:r w:rsidR="00CE2ACE">
        <w:t xml:space="preserve"> / 6</w:t>
      </w:r>
      <w:r w:rsidR="007D368C">
        <w:t xml:space="preserve"> lectures / 2 màj / 3 autres)</w:t>
      </w:r>
      <w:r>
        <w:t xml:space="preserve"> par demande d’achat pour lesquelles il faut terminer le processus d’achat. L’activité MA02 génère 1 première transaction</w:t>
      </w:r>
      <w:r w:rsidR="007D368C">
        <w:t xml:space="preserve"> de lecture</w:t>
      </w:r>
      <w:r>
        <w:t xml:space="preserve"> pour récupérer les bons ordres de fabrication plus 2</w:t>
      </w:r>
      <w:r w:rsidR="007D368C">
        <w:t xml:space="preserve"> (1 insertion / 1 màj)</w:t>
      </w:r>
      <w:r>
        <w:t xml:space="preserve"> autres transactions destinées à terminer le processu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412AE" w14:paraId="19C7CB0D"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39069557" w14:textId="77777777" w:rsidR="00A412AE" w:rsidRPr="00025F11" w:rsidRDefault="00A412AE"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9C0DBC" w14:textId="77777777" w:rsidR="00A412AE" w:rsidRPr="00025F11" w:rsidRDefault="00A412AE" w:rsidP="00B56AA4">
            <w:pPr>
              <w:pStyle w:val="tbnormal"/>
              <w:jc w:val="left"/>
              <w:rPr>
                <w:b/>
                <w:sz w:val="2"/>
                <w:szCs w:val="2"/>
              </w:rPr>
            </w:pPr>
          </w:p>
        </w:tc>
      </w:tr>
      <w:tr w:rsidR="00A412AE" w14:paraId="2FF32A88"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0C57ED3" w14:textId="77777777" w:rsidR="00A412AE" w:rsidRPr="000353ED" w:rsidRDefault="00A412AE"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9F3AF8" w14:textId="77777777" w:rsidR="00A412AE" w:rsidRPr="00C676D4" w:rsidRDefault="00A412AE" w:rsidP="00B56AA4">
            <w:pPr>
              <w:pStyle w:val="tbnormal"/>
              <w:rPr>
                <w:sz w:val="21"/>
              </w:rPr>
            </w:pPr>
            <w:r>
              <w:rPr>
                <w:b/>
                <w:sz w:val="21"/>
              </w:rPr>
              <w:t>Hypothèse</w:t>
            </w:r>
            <w:r w:rsidRPr="00C676D4">
              <w:rPr>
                <w:b/>
                <w:sz w:val="21"/>
              </w:rPr>
              <w:t> :</w:t>
            </w:r>
          </w:p>
          <w:p w14:paraId="661432F1" w14:textId="7FBB61BD" w:rsidR="00A412AE" w:rsidRPr="005E4253" w:rsidRDefault="00A412AE" w:rsidP="00B56AA4">
            <w:pPr>
              <w:pStyle w:val="tbnormal"/>
              <w:rPr>
                <w:b/>
                <w:sz w:val="21"/>
              </w:rPr>
            </w:pPr>
            <w:r>
              <w:rPr>
                <w:sz w:val="21"/>
              </w:rPr>
              <w:t>5 sociétés en compétition ayant pour un jour donné 5 demandes d’achat dont le processus doit se terminer et 3 ordres de fabrication pour lesquels le processus de fabrication est arrivé à terme.</w:t>
            </w:r>
          </w:p>
        </w:tc>
      </w:tr>
      <w:tr w:rsidR="00A412AE" w14:paraId="7FCD3B4A"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1EB37B39" w14:textId="77777777" w:rsidR="00A412AE" w:rsidRPr="00025F11" w:rsidRDefault="00A412AE"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8B0F0C" w14:textId="77777777" w:rsidR="00A412AE" w:rsidRPr="00025F11" w:rsidRDefault="00A412AE" w:rsidP="00B56AA4">
            <w:pPr>
              <w:pStyle w:val="tbnormal"/>
              <w:jc w:val="left"/>
              <w:rPr>
                <w:b/>
                <w:sz w:val="2"/>
                <w:szCs w:val="2"/>
              </w:rPr>
            </w:pPr>
          </w:p>
        </w:tc>
      </w:tr>
    </w:tbl>
    <w:p w14:paraId="09A4D8FD" w14:textId="4F6B67EE" w:rsidR="00CE2ACE" w:rsidRDefault="00C0792D" w:rsidP="00027C48">
      <w:pPr>
        <w:pStyle w:val="tbnormal"/>
      </w:pPr>
      <w:r>
        <w:t>En se basant sur l’hypothèse précédente, chaque société génère 74 transactions avec l’API.</w:t>
      </w:r>
      <w:r w:rsidR="00D768B7">
        <w:t xml:space="preserve"> </w:t>
      </w:r>
      <w:r w:rsidR="007D368C">
        <w:t xml:space="preserve">En détail, cela donne </w:t>
      </w:r>
      <w:r w:rsidR="00CE2ACE">
        <w:t>13</w:t>
      </w:r>
      <w:r w:rsidR="007D368C">
        <w:t xml:space="preserve"> insertions, </w:t>
      </w:r>
      <w:r w:rsidR="00CE2ACE">
        <w:t>33</w:t>
      </w:r>
      <w:r w:rsidR="007D368C">
        <w:t xml:space="preserve"> lectures, 13 mises à jour et 15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1B42BD73" w:rsidR="00CE2ACE" w:rsidRDefault="00CE2ACE" w:rsidP="00CE2ACE">
      <w:pPr>
        <w:pStyle w:val="tbnormal"/>
        <w:numPr>
          <w:ilvl w:val="0"/>
          <w:numId w:val="44"/>
        </w:numPr>
      </w:pPr>
      <w:r>
        <w:t>13 insertion de 399.94 millisecondes = 5 secondes.</w:t>
      </w:r>
    </w:p>
    <w:p w14:paraId="01EFCD0F" w14:textId="16E5034F" w:rsidR="00CE2ACE" w:rsidRDefault="00CE2ACE" w:rsidP="00CE2ACE">
      <w:pPr>
        <w:pStyle w:val="tbnormal"/>
        <w:numPr>
          <w:ilvl w:val="0"/>
          <w:numId w:val="44"/>
        </w:numPr>
      </w:pPr>
      <w:r>
        <w:t>33 lectures de 341.00 millisecondes = 11 secondes.</w:t>
      </w:r>
    </w:p>
    <w:p w14:paraId="054B64E7" w14:textId="6ABCAFA2" w:rsidR="00CE2ACE" w:rsidRDefault="00CE2ACE" w:rsidP="00CE2ACE">
      <w:pPr>
        <w:pStyle w:val="tbnormal"/>
        <w:numPr>
          <w:ilvl w:val="0"/>
          <w:numId w:val="44"/>
        </w:numPr>
      </w:pPr>
      <w:r>
        <w:t>13 mises à jour de 157.20 millisecondes = 2 secondes.</w:t>
      </w:r>
    </w:p>
    <w:p w14:paraId="284FE768" w14:textId="1C6D377B" w:rsidR="00CE2ACE" w:rsidRDefault="00CE2ACE" w:rsidP="00CE2ACE">
      <w:pPr>
        <w:pStyle w:val="tbnormal"/>
        <w:numPr>
          <w:ilvl w:val="0"/>
          <w:numId w:val="44"/>
        </w:numPr>
      </w:pPr>
      <w:r>
        <w:t>15 autres de 269.24 millisecondes = 4 secondes.</w:t>
      </w:r>
    </w:p>
    <w:p w14:paraId="5C6DAA43" w14:textId="143917FF" w:rsidR="0086341F" w:rsidRDefault="00CE2ACE" w:rsidP="00027C48">
      <w:pPr>
        <w:pStyle w:val="tbnormal"/>
      </w:pPr>
      <w:r>
        <w:t>Le temps nécessaire à chaque société est d’environ 22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80" w:name="_Toc455044874"/>
      <w:r>
        <w:lastRenderedPageBreak/>
        <w:t>Partie des ventes</w:t>
      </w:r>
      <w:bookmarkEnd w:id="280"/>
    </w:p>
    <w:p w14:paraId="73B40E49" w14:textId="3190FA53"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887FD2">
        <w:t>16 transactions.</w:t>
      </w:r>
      <w:r w:rsidR="00907171">
        <w:t xml:space="preserve"> </w:t>
      </w:r>
      <w:r w:rsidR="00D220A8">
        <w:t xml:space="preserve">En détail cela se partage en </w:t>
      </w:r>
      <w:r w:rsidR="00907171">
        <w:t>3 insertions, 5 lectures et 8 mises à jour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7FD2" w14:paraId="1D1F9E9C"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6C98F90C" w14:textId="77777777" w:rsidR="00887FD2" w:rsidRPr="00025F11" w:rsidRDefault="00887FD2"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397442F" w14:textId="77777777" w:rsidR="00887FD2" w:rsidRPr="00025F11" w:rsidRDefault="00887FD2" w:rsidP="00B56AA4">
            <w:pPr>
              <w:pStyle w:val="tbnormal"/>
              <w:jc w:val="left"/>
              <w:rPr>
                <w:b/>
                <w:sz w:val="2"/>
                <w:szCs w:val="2"/>
              </w:rPr>
            </w:pPr>
          </w:p>
        </w:tc>
      </w:tr>
      <w:tr w:rsidR="00887FD2" w14:paraId="17A63BC9"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1490D9" w14:textId="77777777" w:rsidR="00887FD2" w:rsidRPr="000353ED" w:rsidRDefault="00887FD2"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D05CE4A" w14:textId="77777777" w:rsidR="00887FD2" w:rsidRPr="00C676D4" w:rsidRDefault="00887FD2" w:rsidP="00B56AA4">
            <w:pPr>
              <w:pStyle w:val="tbnormal"/>
              <w:rPr>
                <w:sz w:val="21"/>
              </w:rPr>
            </w:pPr>
            <w:r>
              <w:rPr>
                <w:b/>
                <w:sz w:val="21"/>
              </w:rPr>
              <w:t>Hypothèse</w:t>
            </w:r>
            <w:r w:rsidRPr="00C676D4">
              <w:rPr>
                <w:b/>
                <w:sz w:val="21"/>
              </w:rPr>
              <w:t> :</w:t>
            </w:r>
          </w:p>
          <w:p w14:paraId="12C7D795" w14:textId="7B0B641F" w:rsidR="00887FD2" w:rsidRPr="005E4253" w:rsidRDefault="00887FD2" w:rsidP="00B82F5A">
            <w:pPr>
              <w:pStyle w:val="tbnormal"/>
              <w:rPr>
                <w:b/>
                <w:sz w:val="21"/>
              </w:rPr>
            </w:pPr>
            <w:r>
              <w:rPr>
                <w:sz w:val="21"/>
              </w:rPr>
              <w:t xml:space="preserve">5 sociétés en compétition </w:t>
            </w:r>
            <w:r w:rsidR="00B82F5A">
              <w:rPr>
                <w:sz w:val="21"/>
              </w:rPr>
              <w:t>qui réalisent 4</w:t>
            </w:r>
            <w:r>
              <w:rPr>
                <w:sz w:val="21"/>
              </w:rPr>
              <w:t xml:space="preserve">0 ventes </w:t>
            </w:r>
            <w:r w:rsidR="00B82F5A">
              <w:rPr>
                <w:sz w:val="21"/>
              </w:rPr>
              <w:t>quotidiennes</w:t>
            </w:r>
            <w:r>
              <w:rPr>
                <w:sz w:val="21"/>
              </w:rPr>
              <w:t>.</w:t>
            </w:r>
          </w:p>
        </w:tc>
      </w:tr>
      <w:tr w:rsidR="00887FD2" w14:paraId="355F44C2"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5F503A86" w14:textId="77777777" w:rsidR="00887FD2" w:rsidRPr="00025F11" w:rsidRDefault="00887FD2"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3E222D7" w14:textId="77777777" w:rsidR="00887FD2" w:rsidRPr="00025F11" w:rsidRDefault="00887FD2" w:rsidP="00B56AA4">
            <w:pPr>
              <w:pStyle w:val="tbnormal"/>
              <w:jc w:val="left"/>
              <w:rPr>
                <w:b/>
                <w:sz w:val="2"/>
                <w:szCs w:val="2"/>
              </w:rPr>
            </w:pPr>
          </w:p>
        </w:tc>
      </w:tr>
    </w:tbl>
    <w:p w14:paraId="4792DB1C" w14:textId="63A22F11" w:rsidR="00907171" w:rsidRDefault="00887FD2" w:rsidP="00AB7B23">
      <w:pPr>
        <w:pStyle w:val="tbnormal"/>
      </w:pPr>
      <w:r>
        <w:t xml:space="preserve">Chaque société génère </w:t>
      </w:r>
      <w:r w:rsidR="00907171">
        <w:t>120 insertions, 200 lectures et 320 mise à jours soit 640 transactions.</w:t>
      </w:r>
      <w:r>
        <w:t xml:space="preserve"> Le temps nécessaire à l’exécution de ces transactions </w:t>
      </w:r>
      <w:r w:rsidR="00907171">
        <w:t>prend :</w:t>
      </w:r>
    </w:p>
    <w:p w14:paraId="5FF47BA3" w14:textId="1BBBFF31" w:rsidR="00907171" w:rsidRDefault="00907171" w:rsidP="00907171">
      <w:pPr>
        <w:pStyle w:val="tbnormal"/>
        <w:numPr>
          <w:ilvl w:val="0"/>
          <w:numId w:val="45"/>
        </w:numPr>
      </w:pPr>
      <w:r>
        <w:t>120 insertions de 399.94 millisecondes, soit 47 secondes.</w:t>
      </w:r>
    </w:p>
    <w:p w14:paraId="4137FB99" w14:textId="3E1928E1" w:rsidR="00907171" w:rsidRDefault="00907171" w:rsidP="00907171">
      <w:pPr>
        <w:pStyle w:val="tbnormal"/>
        <w:numPr>
          <w:ilvl w:val="0"/>
          <w:numId w:val="45"/>
        </w:numPr>
      </w:pPr>
      <w:r>
        <w:t>200 lectures de 341.00 millisecondes, soit 68 secondes.</w:t>
      </w:r>
    </w:p>
    <w:p w14:paraId="1639AFC7" w14:textId="6642136E" w:rsidR="00907171" w:rsidRDefault="00907171" w:rsidP="00907171">
      <w:pPr>
        <w:pStyle w:val="tbnormal"/>
        <w:numPr>
          <w:ilvl w:val="0"/>
          <w:numId w:val="45"/>
        </w:numPr>
      </w:pPr>
      <w:r>
        <w:t>320 mises à jour de 157.20 millisecondes, soit 50 secondes.</w:t>
      </w:r>
    </w:p>
    <w:p w14:paraId="592CE4C4" w14:textId="7CADAED4" w:rsidR="00907171" w:rsidRDefault="00907171" w:rsidP="00907171">
      <w:pPr>
        <w:pStyle w:val="tbnormal"/>
      </w:pPr>
      <w:bookmarkStart w:id="281" w:name="_Toc454297914"/>
      <w:r>
        <w:t>Le résultat final pour la partie des ventes selon l’hypothèse préalable est que le temps nécessaire à l’exécution de ces processus de vente est de 165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82" w:name="_Toc455044875"/>
      <w:r>
        <w:lastRenderedPageBreak/>
        <w:t>Vérification</w:t>
      </w:r>
      <w:bookmarkEnd w:id="282"/>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F4663" w14:paraId="043573F8"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453A8180" w14:textId="77777777" w:rsidR="00EF4663" w:rsidRPr="00025F11" w:rsidRDefault="00EF4663"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86F36C" w14:textId="77777777" w:rsidR="00EF4663" w:rsidRPr="00025F11" w:rsidRDefault="00EF4663" w:rsidP="00D25896">
            <w:pPr>
              <w:pStyle w:val="tbnormal"/>
              <w:jc w:val="left"/>
              <w:rPr>
                <w:b/>
                <w:sz w:val="2"/>
                <w:szCs w:val="2"/>
              </w:rPr>
            </w:pPr>
          </w:p>
        </w:tc>
      </w:tr>
      <w:tr w:rsidR="00EF4663" w14:paraId="447DED70"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1AE9CC8" w14:textId="77777777" w:rsidR="00EF4663" w:rsidRPr="000353ED" w:rsidRDefault="00EF4663"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2C15428" w14:textId="54885E2C" w:rsidR="00EF4663" w:rsidRPr="00C676D4" w:rsidRDefault="00EF4663" w:rsidP="00D25896">
            <w:pPr>
              <w:pStyle w:val="tbnormal"/>
              <w:rPr>
                <w:sz w:val="21"/>
              </w:rPr>
            </w:pPr>
            <w:r>
              <w:rPr>
                <w:b/>
                <w:sz w:val="21"/>
              </w:rPr>
              <w:t>Complément d’informations :</w:t>
            </w:r>
          </w:p>
          <w:p w14:paraId="7DC688E0" w14:textId="2AFE92F8" w:rsidR="00EF4663" w:rsidRPr="005E4253" w:rsidRDefault="00EF4663" w:rsidP="00D25896">
            <w:pPr>
              <w:pStyle w:val="tbnormal"/>
              <w:rPr>
                <w:b/>
                <w:sz w:val="21"/>
              </w:rPr>
            </w:pPr>
            <w:r>
              <w:rPr>
                <w:sz w:val="21"/>
              </w:rPr>
              <w:t>L’</w:t>
            </w:r>
            <w:r w:rsidR="00E73E08">
              <w:rPr>
                <w:sz w:val="21"/>
              </w:rPr>
              <w:t xml:space="preserve">analyse est réalisée dans les conditions de </w:t>
            </w:r>
            <w:r w:rsidR="00E73E08" w:rsidRPr="00E73E08">
              <w:rPr>
                <w:b/>
                <w:sz w:val="21"/>
              </w:rPr>
              <w:t>C1</w:t>
            </w:r>
            <w:r w:rsidR="00E73E08">
              <w:rPr>
                <w:sz w:val="21"/>
              </w:rPr>
              <w:t xml:space="preserve"> (référence au chapitre #REF).</w:t>
            </w:r>
          </w:p>
        </w:tc>
      </w:tr>
      <w:tr w:rsidR="00EF4663" w14:paraId="1496648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E0AC977" w14:textId="77777777" w:rsidR="00EF4663" w:rsidRPr="00025F11" w:rsidRDefault="00EF4663"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DFA3A8" w14:textId="77777777" w:rsidR="00EF4663" w:rsidRPr="00025F11" w:rsidRDefault="00EF4663" w:rsidP="00D25896">
            <w:pPr>
              <w:pStyle w:val="tbnormal"/>
              <w:jc w:val="left"/>
              <w:rPr>
                <w:b/>
                <w:sz w:val="2"/>
                <w:szCs w:val="2"/>
              </w:rPr>
            </w:pPr>
          </w:p>
        </w:tc>
      </w:tr>
    </w:tbl>
    <w:p w14:paraId="6DC60042" w14:textId="3736C482" w:rsidR="007E7841" w:rsidRDefault="007E7841" w:rsidP="007E7841">
      <w:pPr>
        <w:pStyle w:val="tbnormal"/>
      </w:pPr>
      <w:r>
        <w:br w:type="page"/>
      </w:r>
    </w:p>
    <w:p w14:paraId="36ECEAF0" w14:textId="6CE91751" w:rsidR="00681693" w:rsidRDefault="00910995" w:rsidP="008302A3">
      <w:pPr>
        <w:pStyle w:val="tbtitre2"/>
      </w:pPr>
      <w:bookmarkStart w:id="283" w:name="_Toc455044876"/>
      <w:r>
        <w:lastRenderedPageBreak/>
        <w:t xml:space="preserve">[New] </w:t>
      </w:r>
      <w:r w:rsidR="00681693">
        <w:t>Projection</w:t>
      </w:r>
      <w:bookmarkEnd w:id="283"/>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10995">
      <w:pPr>
        <w:pStyle w:val="tbnormal"/>
        <w:numPr>
          <w:ilvl w:val="0"/>
          <w:numId w:val="46"/>
        </w:numPr>
      </w:pPr>
      <w:r>
        <w:t>Partie logistique : 5 sociétés, 5 OA et 3 OF.</w:t>
      </w:r>
    </w:p>
    <w:p w14:paraId="75BFF03D" w14:textId="0D0477BA" w:rsidR="00910995" w:rsidRDefault="00910995" w:rsidP="00910995">
      <w:pPr>
        <w:pStyle w:val="tbnormal"/>
        <w:numPr>
          <w:ilvl w:val="0"/>
          <w:numId w:val="46"/>
        </w:numPr>
      </w:pPr>
      <w:r>
        <w:t>Partie vente : 5 sociétés qui réalisent 40 ventes.</w:t>
      </w:r>
    </w:p>
    <w:p w14:paraId="283587DE" w14:textId="12DC5FC9" w:rsidR="00910995" w:rsidRDefault="00910995" w:rsidP="00910995">
      <w:pPr>
        <w:pStyle w:val="tbnormal"/>
      </w:pPr>
      <w:r>
        <w:t>Le détail du temps nécessaire au simulateur pour performer les opérations est le suivant :</w:t>
      </w:r>
    </w:p>
    <w:p w14:paraId="67DB9475" w14:textId="3B227D6D" w:rsidR="00293A40" w:rsidRDefault="00293A40" w:rsidP="00293A40">
      <w:pPr>
        <w:pStyle w:val="tbnormal"/>
        <w:numPr>
          <w:ilvl w:val="0"/>
          <w:numId w:val="47"/>
        </w:numPr>
      </w:pPr>
      <w:r>
        <w:t>Environ 2 minutes (5x22").</w:t>
      </w:r>
    </w:p>
    <w:p w14:paraId="437358CD" w14:textId="02928C4A" w:rsidR="00293A40" w:rsidRDefault="00293A40" w:rsidP="00293A40">
      <w:pPr>
        <w:pStyle w:val="tbnormal"/>
        <w:numPr>
          <w:ilvl w:val="0"/>
          <w:numId w:val="47"/>
        </w:numPr>
      </w:pPr>
      <w:r>
        <w:t>200 ventes qui dure unitairement 4 secondes, le temps nécessaire est de 13 minutes.</w:t>
      </w:r>
    </w:p>
    <w:p w14:paraId="694DD804" w14:textId="5AEDDDD3" w:rsidR="00293A40" w:rsidRPr="00910995" w:rsidRDefault="00293A40" w:rsidP="00293A40">
      <w:pPr>
        <w:pStyle w:val="tbnormal"/>
      </w:pPr>
      <w:r>
        <w:t>Le résultat est décourageant, 15</w:t>
      </w:r>
      <w:r w:rsidR="00EE1651">
        <w:t xml:space="preserve"> minutes pour effectuer l’opérationnel quotidien de Brewery &amp; Co.</w:t>
      </w:r>
    </w:p>
    <w:p w14:paraId="0B0B101D" w14:textId="60801111" w:rsidR="00567569" w:rsidRDefault="006D70EE" w:rsidP="008302A3">
      <w:pPr>
        <w:pStyle w:val="tbtitre2"/>
      </w:pPr>
      <w:bookmarkStart w:id="284" w:name="_Toc455044877"/>
      <w:r>
        <w:t>Recommandations</w:t>
      </w:r>
      <w:bookmarkEnd w:id="284"/>
    </w:p>
    <w:p w14:paraId="3E1EB56B" w14:textId="5C3BA378" w:rsidR="00567569" w:rsidRDefault="00567569" w:rsidP="00567569">
      <w:pPr>
        <w:pStyle w:val="tbnormal"/>
      </w:pPr>
      <w:r>
        <w:t xml:space="preserve">Le temps nécessaire aux opérations est </w:t>
      </w:r>
      <w:r w:rsidR="008302A3">
        <w:t>trop</w:t>
      </w:r>
      <w:r>
        <w:t xml:space="preserve"> long avec les propositions actuelles. Il est impératif de trouver des solutions pour éviter d’effectuer autant d’</w:t>
      </w:r>
      <w:r w:rsidR="006D70EE">
        <w:t>échanges avec l’API.</w:t>
      </w:r>
    </w:p>
    <w:p w14:paraId="41C3E652" w14:textId="1BA87DD4" w:rsidR="00AC1940" w:rsidRDefault="006D70EE" w:rsidP="00567569">
      <w:pPr>
        <w:pStyle w:val="tbnormal"/>
      </w:pPr>
      <w:r>
        <w:t>L’une des possibilités qui est déjà évoquée dans cet ouvrage est de privilégier l’insertion des éléments métiers dans le graphe objet pour bénéficier de l’accès rapide à la mémoire de la machine qui exécute le simulateur.</w:t>
      </w:r>
      <w:r w:rsidR="00DA1FAB">
        <w:t xml:space="preserve"> Cependant, cette solution pose d’autres problèmes. Un exemple, celui des analyses que doivent pouvoir effectuer les participants, avec cette solution cela n’est pas envisageable.</w:t>
      </w:r>
      <w:r w:rsidR="00AC1940">
        <w:br w:type="page"/>
      </w:r>
    </w:p>
    <w:p w14:paraId="56AB1A54" w14:textId="1796F56B" w:rsidR="00696DF7" w:rsidRDefault="0058341A" w:rsidP="00A011D8">
      <w:pPr>
        <w:pStyle w:val="tbtitre1"/>
      </w:pPr>
      <w:bookmarkStart w:id="285" w:name="_Toc454297923"/>
      <w:bookmarkStart w:id="286" w:name="_Toc455044878"/>
      <w:bookmarkEnd w:id="281"/>
      <w:r>
        <w:lastRenderedPageBreak/>
        <w:t xml:space="preserve">[New juste en dessous] </w:t>
      </w:r>
      <w:r w:rsidR="00696DF7">
        <w:t>Développement de l’algorithme de choix de l’offre</w:t>
      </w:r>
      <w:bookmarkEnd w:id="286"/>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287" w:name="_Toc455044879"/>
      <w:r>
        <w:t>Démarche</w:t>
      </w:r>
      <w:bookmarkEnd w:id="287"/>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8" w:name="_Toc455044880"/>
      <w:r>
        <w:t>L’algorithme de sélection de l’offre optimale</w:t>
      </w:r>
      <w:bookmarkEnd w:id="288"/>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AB054A">
      <w:pPr>
        <w:pStyle w:val="tbnormal"/>
        <w:numPr>
          <w:ilvl w:val="0"/>
          <w:numId w:val="35"/>
        </w:numPr>
      </w:pPr>
      <w:r>
        <w:t>Il mélange toutes les offres et les tris par prix ascendants. En cas de prix égaux, il trie sur la quantité disponible en stock.</w:t>
      </w:r>
    </w:p>
    <w:p w14:paraId="4E6D9AD2" w14:textId="77777777" w:rsidR="00352BAC" w:rsidRDefault="00352BAC" w:rsidP="00AB054A">
      <w:pPr>
        <w:pStyle w:val="tbnormal"/>
        <w:numPr>
          <w:ilvl w:val="0"/>
          <w:numId w:val="35"/>
        </w:numPr>
      </w:pPr>
      <w:r>
        <w:t>Il choisit celle qui se situe en tête de liste et ajuste la quantité demandée grâce au mécanisme de l’élasticité prix-demande.</w:t>
      </w:r>
    </w:p>
    <w:p w14:paraId="5DD941BB" w14:textId="77777777" w:rsidR="00352BAC" w:rsidRDefault="00352BAC" w:rsidP="00AB054A">
      <w:pPr>
        <w:pStyle w:val="tbnormal"/>
        <w:numPr>
          <w:ilvl w:val="0"/>
          <w:numId w:val="35"/>
        </w:numPr>
      </w:pPr>
      <w:r>
        <w:t>Il effectue la transaction entre l’offreur et le demandeur.</w:t>
      </w:r>
    </w:p>
    <w:p w14:paraId="72BB7BCC" w14:textId="77777777" w:rsidR="00352BAC" w:rsidRPr="00505D5C" w:rsidRDefault="00352BAC" w:rsidP="00AB054A">
      <w:pPr>
        <w:pStyle w:val="tbnormal"/>
        <w:numPr>
          <w:ilvl w:val="0"/>
          <w:numId w:val="35"/>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9" w:name="_Toc455044881"/>
      <w:r>
        <w:t>Variation de la consommation</w:t>
      </w:r>
      <w:bookmarkEnd w:id="289"/>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AB054A">
      <w:pPr>
        <w:pStyle w:val="tbnormal"/>
        <w:numPr>
          <w:ilvl w:val="0"/>
          <w:numId w:val="34"/>
        </w:numPr>
      </w:pPr>
      <w:r>
        <w:t xml:space="preserve">Le volume total de demande quotidiennes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AB054A">
      <w:pPr>
        <w:pStyle w:val="tbnormal"/>
        <w:numPr>
          <w:ilvl w:val="0"/>
          <w:numId w:val="34"/>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AB054A">
      <w:pPr>
        <w:pStyle w:val="tbnormal"/>
        <w:numPr>
          <w:ilvl w:val="0"/>
          <w:numId w:val="34"/>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AB054A">
      <w:pPr>
        <w:pStyle w:val="tbnormal"/>
        <w:numPr>
          <w:ilvl w:val="0"/>
          <w:numId w:val="34"/>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AB054A">
      <w:pPr>
        <w:pStyle w:val="tbnormal"/>
        <w:numPr>
          <w:ilvl w:val="0"/>
          <w:numId w:val="34"/>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lastRenderedPageBreak/>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290" w:name="_Toc455044882"/>
      <w:r>
        <w:t>Variation du prix</w:t>
      </w:r>
      <w:bookmarkEnd w:id="290"/>
    </w:p>
    <w:p w14:paraId="2D576165" w14:textId="7777777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52BAC" w14:paraId="3575E512"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741DE69" w14:textId="77777777" w:rsidR="00352BAC" w:rsidRPr="00025F11" w:rsidRDefault="00352BAC"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FE28F3" w14:textId="77777777" w:rsidR="00352BAC" w:rsidRPr="00025F11" w:rsidRDefault="00352BAC" w:rsidP="00EB5D49">
            <w:pPr>
              <w:pStyle w:val="tbnormal"/>
              <w:jc w:val="left"/>
              <w:rPr>
                <w:b/>
                <w:sz w:val="2"/>
                <w:szCs w:val="2"/>
              </w:rPr>
            </w:pPr>
          </w:p>
        </w:tc>
      </w:tr>
      <w:tr w:rsidR="00352BAC" w14:paraId="2C982B1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6E1A182" w14:textId="77777777" w:rsidR="00352BAC" w:rsidRPr="000353ED" w:rsidRDefault="00352BAC"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8FDB406" w14:textId="77777777" w:rsidR="00352BAC" w:rsidRPr="00887D5F" w:rsidRDefault="00352BAC" w:rsidP="00EB5D49">
            <w:pPr>
              <w:pStyle w:val="tbnormal"/>
              <w:jc w:val="left"/>
              <w:rPr>
                <w:sz w:val="21"/>
              </w:rPr>
            </w:pPr>
            <w:r>
              <w:rPr>
                <w:b/>
                <w:sz w:val="21"/>
              </w:rPr>
              <w:t>Complément d’informations</w:t>
            </w:r>
            <w:r w:rsidRPr="00887D5F">
              <w:rPr>
                <w:b/>
                <w:sz w:val="21"/>
              </w:rPr>
              <w:t> :</w:t>
            </w:r>
          </w:p>
          <w:p w14:paraId="57EFFBB5" w14:textId="77777777" w:rsidR="00352BAC" w:rsidRPr="00025F11" w:rsidRDefault="00352BAC" w:rsidP="00EB5D49">
            <w:pPr>
              <w:pStyle w:val="tbnormal"/>
              <w:jc w:val="left"/>
              <w:rPr>
                <w:i/>
              </w:rPr>
            </w:pPr>
            <w:r>
              <w:rPr>
                <w:sz w:val="21"/>
              </w:rPr>
              <w:t xml:space="preserve">Cette information </w:t>
            </w:r>
            <w:r w:rsidRPr="0014404E">
              <w:rPr>
                <w:b/>
                <w:sz w:val="21"/>
              </w:rPr>
              <w:t>product_sellable bestPrice</w:t>
            </w:r>
            <w:r>
              <w:rPr>
                <w:sz w:val="21"/>
              </w:rPr>
              <w:t xml:space="preserve"> est celle que doivent trouver les participants ou plutôt vers laquelle, ils doivent se rapprocher pour maximiser leurs ventes.</w:t>
            </w:r>
          </w:p>
        </w:tc>
      </w:tr>
      <w:tr w:rsidR="00352BAC" w14:paraId="16FB1D43"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64B8FC9F" w14:textId="77777777" w:rsidR="00352BAC" w:rsidRPr="00025F11" w:rsidRDefault="00352BAC"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7C04A9C" w14:textId="77777777" w:rsidR="00352BAC" w:rsidRPr="00025F11" w:rsidRDefault="00352BAC" w:rsidP="00EB5D49">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91" w:name="_Toc455044883"/>
      <w:r>
        <w:t>Élasticité prix</w:t>
      </w:r>
      <w:bookmarkEnd w:id="291"/>
    </w:p>
    <w:p w14:paraId="3C4F4430" w14:textId="77777777"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l est nécessaire d’atteindre la balise </w:t>
      </w:r>
      <w:r w:rsidRPr="00436EF1">
        <w:rPr>
          <w:b/>
        </w:rPr>
        <w:t>retailer</w:t>
      </w:r>
      <w:r>
        <w:t xml:space="preserve"> et l’attribut </w:t>
      </w:r>
      <w:r w:rsidRPr="00436EF1">
        <w:rPr>
          <w:b/>
        </w:rPr>
        <w:t>elasticity</w:t>
      </w:r>
      <w:r>
        <w:t>.</w:t>
      </w:r>
    </w:p>
    <w:p w14:paraId="47F7B456" w14:textId="77777777" w:rsidR="00352BAC" w:rsidRDefault="00352BAC" w:rsidP="00352BAC">
      <w:pPr>
        <w:pStyle w:val="tbtitre2"/>
      </w:pPr>
      <w:bookmarkStart w:id="292" w:name="_Toc455044884"/>
      <w:r>
        <w:t>Calcul final de la demande adaptée aux prix du marché</w:t>
      </w:r>
      <w:bookmarkEnd w:id="292"/>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E62475"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3" w:name="_Toc455044885"/>
      <w:r>
        <w:t>Limites et recommandations</w:t>
      </w:r>
      <w:bookmarkEnd w:id="293"/>
    </w:p>
    <w:p w14:paraId="1D08A390" w14:textId="77777777" w:rsidR="00352BAC" w:rsidRDefault="00352BAC" w:rsidP="00352BAC">
      <w:pPr>
        <w:pStyle w:val="tbnormal"/>
      </w:pPr>
      <w:r>
        <w:t xml:space="preserve">L’algorithme semble bien fonctionner dans le cadre où il en fait usage. L’exemple ci-dessous met en compétition 3 sociétés durant 2 rounds de 10 </w:t>
      </w:r>
      <w:r>
        <w:lastRenderedPageBreak/>
        <w:t>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Image de reporting des 3 sociétés</w:t>
      </w:r>
    </w:p>
    <w:p w14:paraId="57C06C1D" w14:textId="77777777" w:rsidR="00352BAC" w:rsidRDefault="00352BAC" w:rsidP="00352BAC">
      <w:pPr>
        <w:pStyle w:val="tbnormal"/>
      </w:pPr>
      <w:r>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Image de reporting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Default="00352BAC" w:rsidP="00352BAC">
      <w:pPr>
        <w:pStyle w:val="tbnormal"/>
      </w:pPr>
      <w:r>
        <w:t>Dans le développement d’OdooSIM, cet algorithme peut être repris pour la partie des ventes.</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4" w:name="_Toc455044886"/>
      <w:r>
        <w:lastRenderedPageBreak/>
        <w:t>Analyse de l’aspect pédagogique</w:t>
      </w:r>
      <w:bookmarkEnd w:id="294"/>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5" w:name="_Toc455044887"/>
      <w:r>
        <w:t>Démarche</w:t>
      </w:r>
      <w:bookmarkEnd w:id="295"/>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6" w:name="_Toc454297965"/>
      <w:bookmarkStart w:id="297" w:name="_Toc455044888"/>
      <w:r>
        <w:t>Critères de sélection</w:t>
      </w:r>
      <w:bookmarkEnd w:id="296"/>
      <w:bookmarkEnd w:id="297"/>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2746A01"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789EC1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13391FD" w14:textId="77777777" w:rsidR="00A54AAE" w:rsidRPr="00025F11" w:rsidRDefault="00A54AAE" w:rsidP="00965E06">
            <w:pPr>
              <w:pStyle w:val="tbnormal"/>
              <w:jc w:val="left"/>
              <w:rPr>
                <w:b/>
                <w:sz w:val="2"/>
                <w:szCs w:val="2"/>
              </w:rPr>
            </w:pPr>
          </w:p>
        </w:tc>
      </w:tr>
      <w:tr w:rsidR="00A54AAE" w14:paraId="5E35E43D"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7139311"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4FD9978" w14:textId="77777777" w:rsidR="00A54AAE" w:rsidRPr="00C676D4" w:rsidRDefault="00A54AAE" w:rsidP="00965E06">
            <w:pPr>
              <w:pStyle w:val="tbnormal"/>
              <w:rPr>
                <w:sz w:val="21"/>
              </w:rPr>
            </w:pPr>
            <w:r>
              <w:rPr>
                <w:b/>
                <w:sz w:val="21"/>
              </w:rPr>
              <w:t>Considérations :</w:t>
            </w:r>
          </w:p>
          <w:p w14:paraId="5FF53D19" w14:textId="77777777" w:rsidR="00A54AAE" w:rsidRPr="005E4253" w:rsidRDefault="00A54AAE" w:rsidP="00965E06">
            <w:pPr>
              <w:pStyle w:val="tbnormal"/>
              <w:rPr>
                <w:b/>
                <w:sz w:val="21"/>
              </w:rPr>
            </w:pPr>
            <w:r>
              <w:rPr>
                <w:sz w:val="21"/>
              </w:rPr>
              <w:t>L’auteur ne possède aucune compétence dans le domaine de la pédagogie. C’est pourquoi, les critères sont qualifiés comme étant subjectifs. Ils ont été déterminés par pure logique et ressenti de la part de l’auteur. Cependant, ils semblent être pertinent.</w:t>
            </w:r>
          </w:p>
        </w:tc>
      </w:tr>
      <w:tr w:rsidR="00A54AAE" w14:paraId="78C5E213"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81D12D"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427D19" w14:textId="77777777" w:rsidR="00A54AAE" w:rsidRPr="00025F11" w:rsidRDefault="00A54AAE" w:rsidP="00965E06">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A26585A"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22044975"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982CE05" w14:textId="77777777" w:rsidR="00A54AAE" w:rsidRPr="00025F11" w:rsidRDefault="00A54AAE" w:rsidP="00965E06">
            <w:pPr>
              <w:pStyle w:val="tbnormal"/>
              <w:jc w:val="left"/>
              <w:rPr>
                <w:b/>
                <w:sz w:val="2"/>
                <w:szCs w:val="2"/>
              </w:rPr>
            </w:pPr>
          </w:p>
        </w:tc>
      </w:tr>
      <w:tr w:rsidR="00A54AAE" w14:paraId="1C3C6B19"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1859ED"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3E9BCA" w14:textId="77777777" w:rsidR="00A54AAE" w:rsidRPr="00C676D4" w:rsidRDefault="00A54AAE" w:rsidP="00965E06">
            <w:pPr>
              <w:pStyle w:val="tbnormal"/>
              <w:rPr>
                <w:sz w:val="21"/>
              </w:rPr>
            </w:pPr>
            <w:r>
              <w:rPr>
                <w:b/>
                <w:sz w:val="21"/>
              </w:rPr>
              <w:t>Explications :</w:t>
            </w:r>
          </w:p>
          <w:p w14:paraId="35EB3AD2" w14:textId="77777777" w:rsidR="00A54AAE" w:rsidRPr="005E4253" w:rsidRDefault="00A54AAE" w:rsidP="00965E06">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A54AAE" w14:paraId="57811B1A"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E56BA2"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5EFF9F" w14:textId="77777777" w:rsidR="00A54AAE" w:rsidRPr="00025F11" w:rsidRDefault="00A54AAE" w:rsidP="00965E06">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8" w:name="_Toc454297966"/>
      <w:bookmarkStart w:id="299" w:name="_Toc455044889"/>
      <w:r>
        <w:t>Résultats</w:t>
      </w:r>
      <w:bookmarkEnd w:id="298"/>
      <w:bookmarkEnd w:id="299"/>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5E4A61BB"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A452BE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6694228A"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FDFFA4" w14:textId="77777777" w:rsidR="00A54AAE" w:rsidRPr="00025F11" w:rsidRDefault="00A54AAE" w:rsidP="00965E06">
            <w:pPr>
              <w:pStyle w:val="tbnormal"/>
              <w:jc w:val="left"/>
              <w:rPr>
                <w:b/>
                <w:sz w:val="2"/>
                <w:szCs w:val="2"/>
              </w:rPr>
            </w:pPr>
          </w:p>
        </w:tc>
      </w:tr>
      <w:tr w:rsidR="00A54AAE" w14:paraId="47C6837A"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B29B15"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F43DC3" w14:textId="77777777" w:rsidR="00A54AAE" w:rsidRPr="00C676D4" w:rsidRDefault="00A54AAE" w:rsidP="00965E06">
            <w:pPr>
              <w:pStyle w:val="tbnormal"/>
              <w:rPr>
                <w:sz w:val="21"/>
              </w:rPr>
            </w:pPr>
            <w:r>
              <w:rPr>
                <w:b/>
                <w:sz w:val="21"/>
              </w:rPr>
              <w:t>Explications :</w:t>
            </w:r>
          </w:p>
          <w:p w14:paraId="34F2201B" w14:textId="77777777" w:rsidR="00A54AAE" w:rsidRPr="005E4253" w:rsidRDefault="00A54AAE" w:rsidP="00965E06">
            <w:pPr>
              <w:pStyle w:val="tbnormal"/>
              <w:rPr>
                <w:b/>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A54AAE" w14:paraId="04DE601E"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25AEB23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9F84791" w14:textId="77777777" w:rsidR="00A54AAE" w:rsidRPr="00025F11" w:rsidRDefault="00A54AAE" w:rsidP="00965E06">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a se référer aux relevés des comptes et changer le statut d’une facture ouverte à payé.</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82A8966"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73C4D4C7"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3DEE3" w14:textId="77777777" w:rsidR="00A54AAE" w:rsidRPr="00025F11" w:rsidRDefault="00A54AAE" w:rsidP="00965E06">
            <w:pPr>
              <w:pStyle w:val="tbnormal"/>
              <w:jc w:val="left"/>
              <w:rPr>
                <w:b/>
                <w:sz w:val="2"/>
                <w:szCs w:val="2"/>
              </w:rPr>
            </w:pPr>
          </w:p>
        </w:tc>
      </w:tr>
      <w:tr w:rsidR="00A54AAE" w14:paraId="59BEE978"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E5ED36"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CA24AE" w14:textId="77777777" w:rsidR="00A54AAE" w:rsidRPr="00C676D4" w:rsidRDefault="00A54AAE" w:rsidP="00965E06">
            <w:pPr>
              <w:pStyle w:val="tbnormal"/>
              <w:rPr>
                <w:sz w:val="21"/>
              </w:rPr>
            </w:pPr>
            <w:r>
              <w:rPr>
                <w:b/>
                <w:sz w:val="21"/>
              </w:rPr>
              <w:t>Informations :</w:t>
            </w:r>
          </w:p>
          <w:p w14:paraId="3AEE0EEA" w14:textId="77777777" w:rsidR="00A54AAE" w:rsidRPr="005E4253" w:rsidRDefault="00A54AAE" w:rsidP="00965E06">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A54AAE" w14:paraId="296B0894"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C0F7ED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9825E5E" w14:textId="77777777" w:rsidR="00A54AAE" w:rsidRPr="00025F11" w:rsidRDefault="00A54AAE" w:rsidP="00965E06">
            <w:pPr>
              <w:pStyle w:val="tbnormal"/>
              <w:jc w:val="left"/>
              <w:rPr>
                <w:b/>
                <w:sz w:val="2"/>
                <w:szCs w:val="2"/>
              </w:rPr>
            </w:pPr>
          </w:p>
        </w:tc>
      </w:tr>
    </w:tbl>
    <w:p w14:paraId="0A34D3BC" w14:textId="77777777" w:rsidR="00A54AAE" w:rsidRDefault="00A54AAE" w:rsidP="00A54AAE">
      <w:pPr>
        <w:pStyle w:val="tbtitre2"/>
      </w:pPr>
      <w:bookmarkStart w:id="300" w:name="_Toc455044890"/>
      <w:r>
        <w:t>Limites et recommandations</w:t>
      </w:r>
      <w:bookmarkEnd w:id="300"/>
    </w:p>
    <w:p w14:paraId="27AB8F17" w14:textId="77777777" w:rsidR="00A54AAE" w:rsidRDefault="00A54AAE" w:rsidP="00A54AAE">
      <w:pPr>
        <w:pStyle w:val="tbnormal"/>
      </w:pPr>
      <w:r>
        <w:t>Les résultats obtenus sont faits à partir de critères purement subjectifs. Il est nécessaire de faire valider ces choix par des personnes 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301" w:name="_Toc455044891"/>
      <w:r>
        <w:lastRenderedPageBreak/>
        <w:t>Analyse des objets manipulés</w:t>
      </w:r>
      <w:bookmarkEnd w:id="301"/>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r>
              <w:t>stock.warehouse.orderpoint</w:t>
            </w:r>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r>
              <w:t>procurement.orderpoint.compute</w:t>
            </w:r>
          </w:p>
          <w:p w14:paraId="4A33306E" w14:textId="77777777" w:rsidR="00A54AAE" w:rsidRDefault="00A54AAE" w:rsidP="00965E06">
            <w:pPr>
              <w:pStyle w:val="tbnormal"/>
              <w:numPr>
                <w:ilvl w:val="0"/>
                <w:numId w:val="21"/>
              </w:numPr>
              <w:jc w:val="left"/>
            </w:pPr>
            <w:r w:rsidRPr="00A51B77">
              <w:t>procurement.order</w:t>
            </w:r>
          </w:p>
          <w:p w14:paraId="28D5D2D7" w14:textId="77777777" w:rsidR="00A54AAE" w:rsidRDefault="00A54AAE" w:rsidP="00965E06">
            <w:pPr>
              <w:pStyle w:val="tbnormal"/>
              <w:numPr>
                <w:ilvl w:val="0"/>
                <w:numId w:val="21"/>
              </w:numPr>
              <w:jc w:val="left"/>
            </w:pPr>
            <w:r>
              <w:t>purchase.order</w:t>
            </w:r>
          </w:p>
          <w:p w14:paraId="2E0644A5" w14:textId="77777777" w:rsidR="00A54AAE" w:rsidRDefault="00A54AAE" w:rsidP="00965E06">
            <w:pPr>
              <w:pStyle w:val="tbnormal"/>
              <w:numPr>
                <w:ilvl w:val="0"/>
                <w:numId w:val="21"/>
              </w:numPr>
              <w:jc w:val="left"/>
            </w:pPr>
            <w:r>
              <w:t>purchase.order.line</w:t>
            </w:r>
          </w:p>
          <w:p w14:paraId="41842CCE" w14:textId="77777777" w:rsidR="00A54AAE" w:rsidRDefault="00A54AAE" w:rsidP="00965E06">
            <w:pPr>
              <w:pStyle w:val="tbnormal"/>
              <w:numPr>
                <w:ilvl w:val="0"/>
                <w:numId w:val="21"/>
              </w:numPr>
              <w:jc w:val="left"/>
            </w:pPr>
            <w:r>
              <w:t>mrp.production</w:t>
            </w:r>
          </w:p>
          <w:p w14:paraId="06B7C3E4" w14:textId="77777777" w:rsidR="00A54AAE" w:rsidRPr="00A11605" w:rsidRDefault="00A54AAE" w:rsidP="00965E06">
            <w:pPr>
              <w:pStyle w:val="tbnormal"/>
              <w:numPr>
                <w:ilvl w:val="0"/>
                <w:numId w:val="21"/>
              </w:numPr>
              <w:jc w:val="left"/>
            </w:pPr>
            <w:r>
              <w:t>stock.move</w:t>
            </w:r>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r>
              <w:t>stock.picking</w:t>
            </w:r>
          </w:p>
          <w:p w14:paraId="1762F980" w14:textId="77777777" w:rsidR="00A54AAE" w:rsidRPr="000139C7" w:rsidRDefault="00A54AAE" w:rsidP="00965E06">
            <w:pPr>
              <w:pStyle w:val="tbnormal"/>
              <w:numPr>
                <w:ilvl w:val="0"/>
                <w:numId w:val="22"/>
              </w:numPr>
              <w:jc w:val="left"/>
            </w:pPr>
            <w:r>
              <w:t>stock.pack.operation</w:t>
            </w:r>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r>
              <w:t>stock.immediate.transfer</w:t>
            </w:r>
          </w:p>
          <w:p w14:paraId="6E9BA8C3" w14:textId="77777777" w:rsidR="00A54AAE" w:rsidRDefault="00A54AAE" w:rsidP="00965E06">
            <w:pPr>
              <w:pStyle w:val="tbnormal"/>
              <w:numPr>
                <w:ilvl w:val="0"/>
                <w:numId w:val="23"/>
              </w:numPr>
              <w:jc w:val="left"/>
            </w:pPr>
            <w:r>
              <w:t>stock.quant</w:t>
            </w:r>
          </w:p>
          <w:p w14:paraId="64A6259E" w14:textId="77777777" w:rsidR="00A54AAE" w:rsidRDefault="00A54AAE" w:rsidP="00965E06">
            <w:pPr>
              <w:pStyle w:val="tbnormal"/>
              <w:numPr>
                <w:ilvl w:val="0"/>
                <w:numId w:val="23"/>
              </w:numPr>
              <w:jc w:val="left"/>
            </w:pPr>
            <w:r>
              <w:t>account.move</w:t>
            </w:r>
          </w:p>
          <w:p w14:paraId="54FE0413" w14:textId="77777777" w:rsidR="00A54AAE" w:rsidRPr="00A11605" w:rsidRDefault="00A54AAE" w:rsidP="00965E06">
            <w:pPr>
              <w:pStyle w:val="tbnormal"/>
              <w:numPr>
                <w:ilvl w:val="0"/>
                <w:numId w:val="23"/>
              </w:numPr>
              <w:jc w:val="left"/>
            </w:pPr>
            <w:r>
              <w:t>account.move.line</w:t>
            </w:r>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r>
              <w:t>account.invoice</w:t>
            </w:r>
          </w:p>
          <w:p w14:paraId="698D1755" w14:textId="77777777" w:rsidR="00A54AAE" w:rsidRDefault="00A54AAE" w:rsidP="00965E06">
            <w:pPr>
              <w:pStyle w:val="tbnormal"/>
              <w:numPr>
                <w:ilvl w:val="0"/>
                <w:numId w:val="24"/>
              </w:numPr>
              <w:jc w:val="left"/>
            </w:pPr>
            <w:r>
              <w:t>account.invoice.line</w:t>
            </w:r>
          </w:p>
          <w:p w14:paraId="64C50EB7" w14:textId="77777777" w:rsidR="00A54AAE" w:rsidRDefault="00A54AAE" w:rsidP="00965E06">
            <w:pPr>
              <w:pStyle w:val="tbnormal"/>
              <w:numPr>
                <w:ilvl w:val="0"/>
                <w:numId w:val="24"/>
              </w:numPr>
              <w:jc w:val="left"/>
            </w:pPr>
            <w:r>
              <w:t>account.move</w:t>
            </w:r>
          </w:p>
          <w:p w14:paraId="76D25F77" w14:textId="77777777" w:rsidR="00A54AAE" w:rsidRPr="00A11605" w:rsidRDefault="00A54AAE" w:rsidP="00965E06">
            <w:pPr>
              <w:pStyle w:val="tbnormal"/>
              <w:numPr>
                <w:ilvl w:val="0"/>
                <w:numId w:val="24"/>
              </w:numPr>
              <w:jc w:val="left"/>
            </w:pPr>
            <w:r>
              <w:t>account.move.line</w:t>
            </w:r>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r>
              <w:t>account.move</w:t>
            </w:r>
          </w:p>
          <w:p w14:paraId="3AB11FF5" w14:textId="77777777" w:rsidR="00A54AAE" w:rsidRDefault="00A54AAE" w:rsidP="00965E06">
            <w:pPr>
              <w:pStyle w:val="tbnormal"/>
              <w:numPr>
                <w:ilvl w:val="0"/>
                <w:numId w:val="24"/>
              </w:numPr>
              <w:jc w:val="left"/>
            </w:pPr>
            <w:r>
              <w:t>account.move.line</w:t>
            </w:r>
          </w:p>
          <w:p w14:paraId="3823DB1D" w14:textId="77777777" w:rsidR="00A54AAE" w:rsidRPr="00A11605" w:rsidRDefault="00A54AAE" w:rsidP="00965E06">
            <w:pPr>
              <w:pStyle w:val="tbnormal"/>
              <w:numPr>
                <w:ilvl w:val="0"/>
                <w:numId w:val="24"/>
              </w:numPr>
              <w:jc w:val="left"/>
            </w:pPr>
            <w:r>
              <w:t>account.payment</w:t>
            </w:r>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r>
              <w:t>mrp.product.produce</w:t>
            </w:r>
          </w:p>
          <w:p w14:paraId="505BC23D" w14:textId="77777777" w:rsidR="00A54AAE" w:rsidRPr="00A11605" w:rsidRDefault="00A54AAE" w:rsidP="00965E06">
            <w:pPr>
              <w:pStyle w:val="tbnormal"/>
              <w:numPr>
                <w:ilvl w:val="0"/>
                <w:numId w:val="24"/>
              </w:numPr>
              <w:jc w:val="left"/>
            </w:pPr>
            <w:r>
              <w:t>mrp.product.produce.line</w:t>
            </w:r>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r>
              <w:t>sale.order</w:t>
            </w:r>
          </w:p>
          <w:p w14:paraId="37D9BE09" w14:textId="77777777" w:rsidR="00A54AAE" w:rsidRDefault="00A54AAE" w:rsidP="00965E06">
            <w:pPr>
              <w:pStyle w:val="tbnormal"/>
              <w:numPr>
                <w:ilvl w:val="0"/>
                <w:numId w:val="25"/>
              </w:numPr>
              <w:jc w:val="left"/>
            </w:pPr>
            <w:r>
              <w:t>sale.order.line</w:t>
            </w:r>
          </w:p>
          <w:p w14:paraId="375C422D" w14:textId="77777777" w:rsidR="00A54AAE" w:rsidRDefault="00A54AAE" w:rsidP="00965E06">
            <w:pPr>
              <w:pStyle w:val="tbnormal"/>
              <w:numPr>
                <w:ilvl w:val="0"/>
                <w:numId w:val="25"/>
              </w:numPr>
              <w:jc w:val="left"/>
            </w:pPr>
            <w:r>
              <w:t>stock.picking</w:t>
            </w:r>
          </w:p>
          <w:p w14:paraId="69638931" w14:textId="77777777" w:rsidR="00A54AAE" w:rsidRDefault="00A54AAE" w:rsidP="00965E06">
            <w:pPr>
              <w:pStyle w:val="tbnormal"/>
              <w:numPr>
                <w:ilvl w:val="0"/>
                <w:numId w:val="25"/>
              </w:numPr>
              <w:jc w:val="left"/>
            </w:pPr>
            <w:r>
              <w:t>stock.pack.operation</w:t>
            </w:r>
          </w:p>
          <w:p w14:paraId="2A931CA1" w14:textId="77777777" w:rsidR="00A54AAE" w:rsidRPr="00A11605" w:rsidRDefault="00A54AAE" w:rsidP="00965E06">
            <w:pPr>
              <w:pStyle w:val="tbnormal"/>
              <w:numPr>
                <w:ilvl w:val="0"/>
                <w:numId w:val="25"/>
              </w:numPr>
              <w:jc w:val="left"/>
            </w:pPr>
            <w:r>
              <w:lastRenderedPageBreak/>
              <w:t>stock.move</w:t>
            </w:r>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r>
              <w:t>stock.immediate.transfer</w:t>
            </w:r>
          </w:p>
          <w:p w14:paraId="5E893C8C" w14:textId="77777777" w:rsidR="00A54AAE" w:rsidRDefault="00A54AAE" w:rsidP="00965E06">
            <w:pPr>
              <w:pStyle w:val="tbnormal"/>
              <w:numPr>
                <w:ilvl w:val="0"/>
                <w:numId w:val="23"/>
              </w:numPr>
              <w:jc w:val="left"/>
            </w:pPr>
            <w:r>
              <w:t>stock.quant</w:t>
            </w:r>
          </w:p>
          <w:p w14:paraId="51E4AC50" w14:textId="77777777" w:rsidR="00A54AAE" w:rsidRDefault="00A54AAE" w:rsidP="00965E06">
            <w:pPr>
              <w:pStyle w:val="tbnormal"/>
              <w:numPr>
                <w:ilvl w:val="0"/>
                <w:numId w:val="23"/>
              </w:numPr>
              <w:jc w:val="left"/>
            </w:pPr>
            <w:r>
              <w:t>account.move</w:t>
            </w:r>
          </w:p>
          <w:p w14:paraId="4CB350A7" w14:textId="77777777" w:rsidR="00A54AAE" w:rsidRPr="00A11605" w:rsidRDefault="00A54AAE" w:rsidP="00965E06">
            <w:pPr>
              <w:pStyle w:val="tbnormal"/>
              <w:numPr>
                <w:ilvl w:val="0"/>
                <w:numId w:val="23"/>
              </w:numPr>
              <w:jc w:val="left"/>
            </w:pPr>
            <w:r>
              <w:t>account.move.line</w:t>
            </w:r>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r>
              <w:t>account.invoice</w:t>
            </w:r>
          </w:p>
          <w:p w14:paraId="144781AB" w14:textId="77777777" w:rsidR="00A54AAE" w:rsidRDefault="00A54AAE" w:rsidP="00965E06">
            <w:pPr>
              <w:pStyle w:val="tbnormal"/>
              <w:numPr>
                <w:ilvl w:val="0"/>
                <w:numId w:val="24"/>
              </w:numPr>
              <w:jc w:val="left"/>
            </w:pPr>
            <w:r>
              <w:t>account.invoice.line</w:t>
            </w:r>
          </w:p>
          <w:p w14:paraId="16464C2C" w14:textId="77777777" w:rsidR="00A54AAE" w:rsidRDefault="00A54AAE" w:rsidP="00965E06">
            <w:pPr>
              <w:pStyle w:val="tbnormal"/>
              <w:numPr>
                <w:ilvl w:val="0"/>
                <w:numId w:val="24"/>
              </w:numPr>
              <w:jc w:val="left"/>
            </w:pPr>
            <w:r>
              <w:t>account.move</w:t>
            </w:r>
          </w:p>
          <w:p w14:paraId="21E4FFAA" w14:textId="77777777" w:rsidR="00A54AAE" w:rsidRPr="00A11605" w:rsidRDefault="00A54AAE" w:rsidP="00965E06">
            <w:pPr>
              <w:pStyle w:val="tbnormal"/>
              <w:numPr>
                <w:ilvl w:val="0"/>
                <w:numId w:val="24"/>
              </w:numPr>
              <w:jc w:val="left"/>
            </w:pPr>
            <w:r>
              <w:t>account.move.line</w:t>
            </w:r>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r>
              <w:t>account.move</w:t>
            </w:r>
          </w:p>
          <w:p w14:paraId="797B5006" w14:textId="77777777" w:rsidR="00A54AAE" w:rsidRDefault="00A54AAE" w:rsidP="00965E06">
            <w:pPr>
              <w:pStyle w:val="tbnormal"/>
              <w:numPr>
                <w:ilvl w:val="0"/>
                <w:numId w:val="24"/>
              </w:numPr>
              <w:jc w:val="left"/>
            </w:pPr>
            <w:r>
              <w:t>account.move.line</w:t>
            </w:r>
          </w:p>
          <w:p w14:paraId="0AB9F4BD" w14:textId="77777777" w:rsidR="00A54AAE" w:rsidRPr="00A11605" w:rsidRDefault="00A54AAE" w:rsidP="00965E06">
            <w:pPr>
              <w:pStyle w:val="tbnormal"/>
              <w:numPr>
                <w:ilvl w:val="0"/>
                <w:numId w:val="24"/>
              </w:numPr>
              <w:jc w:val="left"/>
            </w:pPr>
            <w:r>
              <w:t>account.payment</w:t>
            </w:r>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0DD79E2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8F5854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076C6E" w14:textId="77777777" w:rsidR="00A54AAE" w:rsidRPr="00025F11" w:rsidRDefault="00A54AAE" w:rsidP="00965E06">
            <w:pPr>
              <w:pStyle w:val="tbnormal"/>
              <w:jc w:val="left"/>
              <w:rPr>
                <w:b/>
                <w:sz w:val="2"/>
                <w:szCs w:val="2"/>
              </w:rPr>
            </w:pPr>
          </w:p>
        </w:tc>
      </w:tr>
      <w:tr w:rsidR="00A54AAE" w14:paraId="1C37AEC1"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DB81CF" w14:textId="77777777" w:rsidR="00A54AAE" w:rsidRPr="000353ED" w:rsidRDefault="00A54AAE" w:rsidP="00965E06">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0F9FCB" w14:textId="77777777" w:rsidR="00A54AAE" w:rsidRPr="00C676D4" w:rsidRDefault="00A54AAE" w:rsidP="00965E06">
            <w:pPr>
              <w:pStyle w:val="tbnormal"/>
              <w:rPr>
                <w:sz w:val="21"/>
              </w:rPr>
            </w:pPr>
            <w:r>
              <w:rPr>
                <w:b/>
                <w:sz w:val="21"/>
              </w:rPr>
              <w:t>Considération :</w:t>
            </w:r>
          </w:p>
          <w:p w14:paraId="6D71EE0F" w14:textId="77777777" w:rsidR="00A54AAE" w:rsidRDefault="00A54AAE" w:rsidP="00965E06">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6C6A1F2" w14:textId="77777777" w:rsidR="00A54AAE" w:rsidRDefault="00A54AAE" w:rsidP="00965E06">
            <w:pPr>
              <w:pStyle w:val="tbnormal"/>
              <w:rPr>
                <w:sz w:val="21"/>
              </w:rPr>
            </w:pPr>
            <w:r>
              <w:rPr>
                <w:sz w:val="21"/>
              </w:rPr>
              <w:t xml:space="preserve">Pour d’avantage de détail, les paramètres techniques accessible via l’application </w:t>
            </w:r>
            <w:r w:rsidRPr="00C41285">
              <w:rPr>
                <w:b/>
                <w:sz w:val="21"/>
              </w:rPr>
              <w:t>Settings / Technical / Database Structure / Models</w:t>
            </w:r>
            <w:r>
              <w:rPr>
                <w:sz w:val="21"/>
              </w:rPr>
              <w:t xml:space="preserve"> peuvent être d’une enrichissante aide. Par exemple, pour obtenir des informations en détail sur le modèle </w:t>
            </w:r>
            <w:r w:rsidRPr="00C41285">
              <w:rPr>
                <w:b/>
                <w:sz w:val="21"/>
              </w:rPr>
              <w:t>stock.immediate.transfer</w:t>
            </w:r>
            <w:r>
              <w:rPr>
                <w:sz w:val="21"/>
              </w:rPr>
              <w:t xml:space="preserve">, taper le nom du modèle dans la barre de recherche, ouvrir son détail en cliquant dessus et utiliser le menu </w:t>
            </w:r>
            <w:r w:rsidRPr="00C41285">
              <w:rPr>
                <w:b/>
                <w:sz w:val="21"/>
              </w:rPr>
              <w:t>Print / Model Overview</w:t>
            </w:r>
            <w:r>
              <w:rPr>
                <w:sz w:val="21"/>
              </w:rPr>
              <w:t>. Le détail du modèle se télécharge au format PDF :</w:t>
            </w:r>
          </w:p>
          <w:p w14:paraId="4D3F9B5A" w14:textId="77777777" w:rsidR="00A54AAE" w:rsidRPr="005E4253" w:rsidRDefault="00A54AAE" w:rsidP="00965E06">
            <w:pPr>
              <w:pStyle w:val="tbnormal"/>
              <w:jc w:val="center"/>
              <w:rPr>
                <w:b/>
                <w:sz w:val="21"/>
              </w:rPr>
            </w:pPr>
            <w:r>
              <w:rPr>
                <w:b/>
                <w:noProof/>
                <w:sz w:val="21"/>
                <w:lang w:eastAsia="fr-FR"/>
              </w:rPr>
              <w:drawing>
                <wp:inline distT="0" distB="0" distL="0" distR="0" wp14:anchorId="78F8E0CA" wp14:editId="0D8F6034">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79">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A54AAE" w14:paraId="4E2C083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1F37DA89"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C78AFE" w14:textId="77777777" w:rsidR="00A54AAE" w:rsidRPr="00025F11" w:rsidRDefault="00A54AAE" w:rsidP="00965E06">
            <w:pPr>
              <w:pStyle w:val="tbnormal"/>
              <w:jc w:val="left"/>
              <w:rPr>
                <w:b/>
                <w:sz w:val="2"/>
                <w:szCs w:val="2"/>
              </w:rPr>
            </w:pPr>
          </w:p>
        </w:tc>
      </w:tr>
    </w:tbl>
    <w:p w14:paraId="73D8FD2F" w14:textId="3F762964" w:rsidR="002F50BD" w:rsidRDefault="002F50BD" w:rsidP="00A011D8">
      <w:pPr>
        <w:pStyle w:val="tbtitre1"/>
      </w:pPr>
      <w:bookmarkStart w:id="302" w:name="_Toc455044892"/>
      <w:r>
        <w:lastRenderedPageBreak/>
        <w:t>Analyse</w:t>
      </w:r>
      <w:r w:rsidR="00582A7E">
        <w:t xml:space="preserve"> de l’aspect sécurité</w:t>
      </w:r>
      <w:bookmarkEnd w:id="302"/>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446F756E"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C0245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4014EB" w14:textId="77777777" w:rsidR="002F50BD" w:rsidRPr="00025F11" w:rsidRDefault="002F50BD" w:rsidP="002A6168">
            <w:pPr>
              <w:pStyle w:val="tbnormal"/>
              <w:jc w:val="left"/>
              <w:rPr>
                <w:b/>
                <w:sz w:val="2"/>
                <w:szCs w:val="2"/>
              </w:rPr>
            </w:pPr>
          </w:p>
        </w:tc>
      </w:tr>
      <w:tr w:rsidR="002F50BD" w14:paraId="3E6B717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2F8D2AF"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B72F43" w14:textId="77777777" w:rsidR="002F50BD" w:rsidRPr="00C676D4" w:rsidRDefault="002F50BD" w:rsidP="002A6168">
            <w:pPr>
              <w:pStyle w:val="tbnormal"/>
              <w:rPr>
                <w:sz w:val="21"/>
              </w:rPr>
            </w:pPr>
            <w:r>
              <w:rPr>
                <w:b/>
                <w:sz w:val="21"/>
              </w:rPr>
              <w:t>Complément d’informations :</w:t>
            </w:r>
          </w:p>
          <w:p w14:paraId="749CCCD8" w14:textId="77777777" w:rsidR="002F50BD" w:rsidRPr="002B229F" w:rsidRDefault="002F50BD" w:rsidP="002A6168">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2F50BD" w14:paraId="1C367806"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AEC5A10"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47F95F" w14:textId="77777777" w:rsidR="002F50BD" w:rsidRPr="00025F11" w:rsidRDefault="002F50BD" w:rsidP="002A6168">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3" w:name="_Toc455044893"/>
      <w:r>
        <w:t>Démarche</w:t>
      </w:r>
      <w:bookmarkEnd w:id="303"/>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4" w:name="_Toc454297869"/>
      <w:bookmarkStart w:id="305" w:name="_Toc455044894"/>
      <w:r>
        <w:t>Application Contacts</w:t>
      </w:r>
      <w:bookmarkEnd w:id="304"/>
      <w:bookmarkEnd w:id="305"/>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6" w:name="_Toc454297870"/>
      <w:bookmarkStart w:id="307" w:name="_Toc455044895"/>
      <w:r>
        <w:t>Application Inventory</w:t>
      </w:r>
      <w:bookmarkEnd w:id="306"/>
      <w:bookmarkEnd w:id="307"/>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t>.</w:t>
      </w:r>
    </w:p>
    <w:p w14:paraId="3085B218" w14:textId="77777777" w:rsidR="002F50BD" w:rsidRDefault="002F50BD" w:rsidP="00352BAC">
      <w:pPr>
        <w:pStyle w:val="tbtitre2"/>
      </w:pPr>
      <w:bookmarkStart w:id="308" w:name="_Toc454297871"/>
      <w:bookmarkStart w:id="309" w:name="_Toc455044896"/>
      <w:r>
        <w:t>Application Purchases</w:t>
      </w:r>
      <w:bookmarkEnd w:id="308"/>
      <w:bookmarkEnd w:id="309"/>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orgine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Purchases.</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Purchases.</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10" w:name="_Toc454297872"/>
      <w:bookmarkStart w:id="311" w:name="_Toc455044897"/>
      <w:r>
        <w:t>Application Manufacturing</w:t>
      </w:r>
      <w:bookmarkEnd w:id="310"/>
      <w:bookmarkEnd w:id="311"/>
    </w:p>
    <w:p w14:paraId="1A49400E" w14:textId="77777777" w:rsidR="002F50BD" w:rsidRDefault="002F50BD" w:rsidP="002F50BD">
      <w:pPr>
        <w:pStyle w:val="tbnormal"/>
      </w:pPr>
      <w:r>
        <w:t>L’activité de lancement des ordres de fabrication nécessite un accès à cette application. Cependant, quelques fonctions doivent être bani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Manufacturing.</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Figure X : Menu modifié de l’application Manufacturing.</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12" w:name="_Toc454297873"/>
      <w:bookmarkStart w:id="313" w:name="_Toc455044898"/>
      <w:r>
        <w:t>Application Sales</w:t>
      </w:r>
      <w:bookmarkEnd w:id="312"/>
      <w:bookmarkEnd w:id="313"/>
    </w:p>
    <w:p w14:paraId="5457047B" w14:textId="77777777" w:rsidR="002F50BD" w:rsidRDefault="002F50BD" w:rsidP="002F50BD">
      <w:pPr>
        <w:pStyle w:val="tbnormal"/>
      </w:pPr>
      <w:r>
        <w:t xml:space="preserve">Bien qu’il serait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4" w:name="_Toc454297874"/>
      <w:bookmarkStart w:id="315" w:name="_Toc455044899"/>
      <w:r>
        <w:t>Application Accounting</w:t>
      </w:r>
      <w:bookmarkEnd w:id="314"/>
      <w:bookmarkEnd w:id="315"/>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Accounting.</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Accounting.</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16" w:name="_Toc454297875"/>
      <w:bookmarkStart w:id="317" w:name="_Toc455044900"/>
      <w:r>
        <w:lastRenderedPageBreak/>
        <w:t>Droit d’accès aux modèles et données</w:t>
      </w:r>
      <w:bookmarkEnd w:id="316"/>
      <w:bookmarkEnd w:id="317"/>
    </w:p>
    <w:p w14:paraId="0B2905C8" w14:textId="21000900"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partie.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r>
              <w:t>account.invoice</w:t>
            </w:r>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r>
              <w:t>account.invoice.line</w:t>
            </w:r>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r>
              <w:t>account.move</w:t>
            </w:r>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r>
              <w:t>account.move.line</w:t>
            </w:r>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r>
              <w:t>account.payment</w:t>
            </w:r>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r w:rsidRPr="00A51B77">
              <w:t>procurement.order</w:t>
            </w:r>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r>
              <w:t>procurement.orderpoint.compute</w:t>
            </w:r>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r>
              <w:t>purchase.order</w:t>
            </w:r>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r>
              <w:t>purchase.order.line</w:t>
            </w:r>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r>
              <w:t>mrp.product.produce</w:t>
            </w:r>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r>
              <w:t>mrp.product.produce.line</w:t>
            </w:r>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r>
              <w:t>mrp.production</w:t>
            </w:r>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r>
              <w:t>sale.order</w:t>
            </w:r>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r>
              <w:t>sale.order.line</w:t>
            </w:r>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r>
              <w:t>stock.immediate.transfer</w:t>
            </w:r>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r>
              <w:t>stock.picking</w:t>
            </w:r>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r>
              <w:t>stock.pack.operation</w:t>
            </w:r>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r>
              <w:t>stock.quant</w:t>
            </w:r>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r>
              <w:t>stock.warehouse.orderpoint</w:t>
            </w:r>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r w:rsidRPr="009A20BE">
              <w:rPr>
                <w:i/>
                <w:color w:val="404040" w:themeColor="text1" w:themeTint="BF"/>
              </w:rPr>
              <w:t>mrp.bom</w:t>
            </w:r>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r w:rsidRPr="009A20BE">
              <w:rPr>
                <w:i/>
                <w:color w:val="404040" w:themeColor="text1" w:themeTint="BF"/>
              </w:rPr>
              <w:t>product.product</w:t>
            </w:r>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r w:rsidRPr="009A20BE">
              <w:rPr>
                <w:i/>
                <w:color w:val="404040" w:themeColor="text1" w:themeTint="BF"/>
              </w:rPr>
              <w:t>product.template</w:t>
            </w:r>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r w:rsidRPr="009A20BE">
              <w:rPr>
                <w:i/>
                <w:color w:val="404040" w:themeColor="text1" w:themeTint="BF"/>
              </w:rPr>
              <w:t>res.partner</w:t>
            </w:r>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r w:rsidRPr="009A20BE">
              <w:rPr>
                <w:i/>
                <w:color w:val="404040" w:themeColor="text1" w:themeTint="BF"/>
              </w:rPr>
              <w:t>res.users</w:t>
            </w:r>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r w:rsidRPr="009A20BE">
              <w:rPr>
                <w:i/>
                <w:color w:val="404040" w:themeColor="text1" w:themeTint="BF"/>
              </w:rPr>
              <w:t>stock.location.route</w:t>
            </w:r>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18"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19" w:name="_Toc455044901"/>
      <w:r>
        <w:lastRenderedPageBreak/>
        <w:t>Investigations</w:t>
      </w:r>
      <w:bookmarkEnd w:id="318"/>
      <w:bookmarkEnd w:id="319"/>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35DD7FB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1ADBB867"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3DF499" w14:textId="77777777" w:rsidR="002F50BD" w:rsidRPr="00025F11" w:rsidRDefault="002F50BD" w:rsidP="002A6168">
            <w:pPr>
              <w:pStyle w:val="tbnormal"/>
              <w:jc w:val="left"/>
              <w:rPr>
                <w:b/>
                <w:sz w:val="2"/>
                <w:szCs w:val="2"/>
              </w:rPr>
            </w:pPr>
          </w:p>
        </w:tc>
      </w:tr>
      <w:tr w:rsidR="002F50BD" w14:paraId="7EAE134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79DD03"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2078C9" w14:textId="77777777" w:rsidR="002F50BD" w:rsidRPr="00C676D4" w:rsidRDefault="002F50BD" w:rsidP="002A6168">
            <w:pPr>
              <w:pStyle w:val="tbnormal"/>
              <w:rPr>
                <w:sz w:val="21"/>
              </w:rPr>
            </w:pPr>
            <w:r>
              <w:rPr>
                <w:b/>
                <w:sz w:val="21"/>
              </w:rPr>
              <w:t>Complément d’informations :</w:t>
            </w:r>
          </w:p>
          <w:p w14:paraId="53C66F71" w14:textId="77777777" w:rsidR="002F50BD" w:rsidRPr="002B229F" w:rsidRDefault="002F50BD" w:rsidP="002A6168">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2F50BD" w14:paraId="0704BFAF"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7263A5F"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9A358B" w14:textId="77777777" w:rsidR="002F50BD" w:rsidRPr="00025F11" w:rsidRDefault="002F50BD" w:rsidP="002A6168">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45A1E2EF" w14:textId="77777777" w:rsidR="002F50BD" w:rsidRDefault="002F50BD" w:rsidP="002F50BD">
      <w:pPr>
        <w:pStyle w:val="tbnormal"/>
      </w:pPr>
      <w:r>
        <w:t>Chaque utilisateur du système se voit attribuer un rôle au sein des applications installées. Par défaut, les utilisateurs recoivent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Default="002F50BD" w:rsidP="00AB054A">
      <w:pPr>
        <w:pStyle w:val="tbnormal"/>
        <w:numPr>
          <w:ilvl w:val="0"/>
          <w:numId w:val="10"/>
        </w:numPr>
      </w:pPr>
      <w:r>
        <w:t>Sales : Aucun,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r>
        <w:t>Manufacturing : Aucun, User et Manager.</w:t>
      </w:r>
    </w:p>
    <w:p w14:paraId="6967FA8B" w14:textId="77777777" w:rsidR="002F50BD" w:rsidRDefault="002F50BD" w:rsidP="00AB054A">
      <w:pPr>
        <w:pStyle w:val="tbnormal"/>
        <w:numPr>
          <w:ilvl w:val="0"/>
          <w:numId w:val="10"/>
        </w:numPr>
      </w:pPr>
      <w:r>
        <w:t>Accounting &amp; Finance : Aucun, Billing, Accountant et Adviser.</w:t>
      </w:r>
    </w:p>
    <w:p w14:paraId="5503A400" w14:textId="77777777" w:rsidR="002F50BD" w:rsidRDefault="002F50BD" w:rsidP="00AB054A">
      <w:pPr>
        <w:pStyle w:val="tbnormal"/>
        <w:numPr>
          <w:ilvl w:val="0"/>
          <w:numId w:val="10"/>
        </w:numPr>
      </w:pPr>
      <w:r>
        <w:t>Purchases : Aucun, Manager et User.</w:t>
      </w:r>
    </w:p>
    <w:p w14:paraId="07B7775C" w14:textId="77777777" w:rsidR="002F50BD" w:rsidRDefault="002F50BD" w:rsidP="00AB054A">
      <w:pPr>
        <w:pStyle w:val="tbnormal"/>
        <w:numPr>
          <w:ilvl w:val="0"/>
          <w:numId w:val="10"/>
        </w:numPr>
      </w:pPr>
      <w:r>
        <w:t>Human Resources : Aucun et Employee.</w:t>
      </w:r>
    </w:p>
    <w:p w14:paraId="246AB25B" w14:textId="77777777" w:rsidR="002F50BD" w:rsidRDefault="002F50BD" w:rsidP="00AB054A">
      <w:pPr>
        <w:pStyle w:val="tbnormal"/>
        <w:numPr>
          <w:ilvl w:val="0"/>
          <w:numId w:val="10"/>
        </w:numPr>
      </w:pPr>
      <w:r>
        <w:t>Administration : Aucun, Settings et Access Rights.</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60B3BA2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9A3228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2715416" w14:textId="77777777" w:rsidR="002F50BD" w:rsidRPr="00025F11" w:rsidRDefault="002F50BD" w:rsidP="002A6168">
            <w:pPr>
              <w:pStyle w:val="tbnormal"/>
              <w:jc w:val="left"/>
              <w:rPr>
                <w:b/>
                <w:sz w:val="2"/>
                <w:szCs w:val="2"/>
              </w:rPr>
            </w:pPr>
          </w:p>
        </w:tc>
      </w:tr>
      <w:tr w:rsidR="002F50BD" w14:paraId="1E6E0F09"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9C5DB" w14:textId="77777777" w:rsidR="002F50BD" w:rsidRPr="000353ED" w:rsidRDefault="002F50BD" w:rsidP="002A6168">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E285247" w14:textId="77777777" w:rsidR="002F50BD" w:rsidRPr="00C676D4" w:rsidRDefault="002F50BD" w:rsidP="002A6168">
            <w:pPr>
              <w:pStyle w:val="tbnormal"/>
              <w:rPr>
                <w:sz w:val="21"/>
              </w:rPr>
            </w:pPr>
            <w:r>
              <w:rPr>
                <w:b/>
                <w:sz w:val="21"/>
              </w:rPr>
              <w:t>Mise en garde :</w:t>
            </w:r>
          </w:p>
          <w:p w14:paraId="5BE940F6" w14:textId="77777777" w:rsidR="002F50BD" w:rsidRPr="002B229F" w:rsidRDefault="002F50BD" w:rsidP="002A6168">
            <w:pPr>
              <w:pStyle w:val="tbnormal"/>
              <w:rPr>
                <w:sz w:val="21"/>
              </w:rPr>
            </w:pPr>
            <w:r>
              <w:rPr>
                <w:sz w:val="21"/>
              </w:rPr>
              <w:t>Pour avoir accès aux groupes, il est nécessaire d’activer le mode développeur.</w:t>
            </w:r>
          </w:p>
        </w:tc>
      </w:tr>
      <w:tr w:rsidR="002F50BD" w14:paraId="2CEF183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F4394CC"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B04FB7" w14:textId="77777777" w:rsidR="002F50BD" w:rsidRPr="00025F11" w:rsidRDefault="002F50BD" w:rsidP="002A6168">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du groupe aux groupes qu’il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29AE95BD"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675612D1"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1CD89B" w14:textId="77777777" w:rsidR="002F50BD" w:rsidRPr="00025F11" w:rsidRDefault="002F50BD" w:rsidP="002A6168">
            <w:pPr>
              <w:pStyle w:val="tbnormal"/>
              <w:jc w:val="left"/>
              <w:rPr>
                <w:b/>
                <w:sz w:val="2"/>
                <w:szCs w:val="2"/>
              </w:rPr>
            </w:pPr>
          </w:p>
        </w:tc>
      </w:tr>
      <w:tr w:rsidR="002F50BD" w14:paraId="4475E794"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B34F00"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EA7695" w14:textId="77777777" w:rsidR="002F50BD" w:rsidRPr="00C676D4" w:rsidRDefault="002F50BD" w:rsidP="002A6168">
            <w:pPr>
              <w:pStyle w:val="tbnormal"/>
              <w:rPr>
                <w:sz w:val="21"/>
              </w:rPr>
            </w:pPr>
            <w:r>
              <w:rPr>
                <w:b/>
                <w:sz w:val="21"/>
              </w:rPr>
              <w:t>Complément d’informations :</w:t>
            </w:r>
          </w:p>
          <w:p w14:paraId="63D42C2F" w14:textId="77777777" w:rsidR="002F50BD" w:rsidRDefault="002F50BD" w:rsidP="002A6168">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5DB00327" w14:textId="77777777" w:rsidR="002F50BD" w:rsidRPr="002B229F" w:rsidRDefault="002F50BD" w:rsidP="002A6168">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2F50BD" w14:paraId="37C98B72"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A41EEA1"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E6C9CD6" w14:textId="77777777" w:rsidR="002F50BD" w:rsidRPr="00025F11" w:rsidRDefault="002F50BD" w:rsidP="002A6168">
            <w:pPr>
              <w:pStyle w:val="tbnormal"/>
              <w:jc w:val="left"/>
              <w:rPr>
                <w:b/>
                <w:sz w:val="2"/>
                <w:szCs w:val="2"/>
              </w:rPr>
            </w:pPr>
          </w:p>
        </w:tc>
      </w:tr>
    </w:tbl>
    <w:p w14:paraId="4AC81CBB" w14:textId="77777777" w:rsidR="00AD2B08" w:rsidRDefault="00AD2B08" w:rsidP="00AD2B08">
      <w:pPr>
        <w:pStyle w:val="tbtitre2"/>
      </w:pPr>
      <w:bookmarkStart w:id="320" w:name="_Toc455044902"/>
      <w:r>
        <w:t>Limites et recommandations</w:t>
      </w:r>
      <w:bookmarkEnd w:id="320"/>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21" w:name="_Toc455044903"/>
      <w:r>
        <w:t>Analyse des processus</w:t>
      </w:r>
      <w:bookmarkEnd w:id="285"/>
      <w:r w:rsidR="00280887">
        <w:t xml:space="preserve"> opérationnels</w:t>
      </w:r>
      <w:bookmarkEnd w:id="321"/>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2" w:name="_Toc454297924"/>
      <w:bookmarkStart w:id="323" w:name="_Toc455044904"/>
      <w:r>
        <w:t>Démarche</w:t>
      </w:r>
      <w:bookmarkEnd w:id="323"/>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24" w:name="_Toc455044905"/>
      <w:r>
        <w:t>Chaîne de valeur globale</w:t>
      </w:r>
      <w:bookmarkEnd w:id="322"/>
      <w:bookmarkEnd w:id="324"/>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25" w:name="_Toc454297925"/>
      <w:bookmarkStart w:id="326" w:name="_Toc455044906"/>
      <w:r>
        <w:t>Partie logistique</w:t>
      </w:r>
      <w:bookmarkEnd w:id="325"/>
      <w:bookmarkEnd w:id="326"/>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7" w:name="_Toc454297926"/>
      <w:bookmarkStart w:id="328" w:name="_Toc455044907"/>
      <w:r>
        <w:t>La planification</w:t>
      </w:r>
      <w:bookmarkEnd w:id="327"/>
      <w:bookmarkEnd w:id="328"/>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329" w:name="_Toc454297927"/>
      <w:bookmarkStart w:id="330" w:name="_Toc455044908"/>
      <w:r>
        <w:t>L’approvisionnement</w:t>
      </w:r>
      <w:bookmarkEnd w:id="329"/>
      <w:bookmarkEnd w:id="330"/>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w:t>
      </w:r>
      <w:r>
        <w:lastRenderedPageBreak/>
        <w:t>constitue 100 vélos et avenant le cas où les composants ne sont pas disponible l’ordre d’achat résultant est de 200 roues, 100 cadres, 200 pédales, 100 dérailleurs et 100 chaînes.</w:t>
      </w:r>
    </w:p>
    <w:p w14:paraId="4C46E55F" w14:textId="77777777" w:rsidR="00A011D8" w:rsidRDefault="00A011D8" w:rsidP="00A011D8">
      <w:pPr>
        <w:pStyle w:val="tbtitre4"/>
      </w:pPr>
      <w:bookmarkStart w:id="331" w:name="_Toc454297928"/>
      <w:bookmarkStart w:id="332" w:name="_Toc455044909"/>
      <w:r>
        <w:t>La production</w:t>
      </w:r>
      <w:bookmarkEnd w:id="331"/>
      <w:bookmarkEnd w:id="332"/>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3" w:name="_Toc454297929"/>
      <w:bookmarkStart w:id="334" w:name="_Toc455044910"/>
      <w:r>
        <w:t>Partie des ventes</w:t>
      </w:r>
      <w:bookmarkEnd w:id="333"/>
      <w:bookmarkEnd w:id="334"/>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5" w:name="_Toc455044911"/>
      <w:r>
        <w:t>Limites et recommandations</w:t>
      </w:r>
      <w:bookmarkEnd w:id="335"/>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6" w:name="_Toc455044912"/>
      <w:r>
        <w:t>Portabilité</w:t>
      </w:r>
      <w:r w:rsidR="00280887">
        <w:t xml:space="preserve"> du scénario sur Odoo</w:t>
      </w:r>
      <w:bookmarkEnd w:id="336"/>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Odoo S.A propose un programme éducatif à sa communauté. Il donne accès à toutes les fonctionnalit</w:t>
            </w:r>
            <w:r w:rsidR="00102D9E">
              <w:rPr>
                <w:sz w:val="21"/>
              </w:rPr>
              <w:t>és du SaaS</w:t>
            </w:r>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3FD4EB20" w14:textId="77777777" w:rsidR="006F69C3" w:rsidRDefault="006F69C3" w:rsidP="006F69C3">
      <w:pPr>
        <w:pStyle w:val="tbtitre2"/>
      </w:pPr>
      <w:bookmarkStart w:id="337" w:name="_Toc454297931"/>
      <w:bookmarkStart w:id="338" w:name="_Toc455044913"/>
      <w:r>
        <w:lastRenderedPageBreak/>
        <w:t>Démarche</w:t>
      </w:r>
      <w:bookmarkEnd w:id="338"/>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F2C742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DE48156"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24293C9" w14:textId="77777777" w:rsidR="006F69C3" w:rsidRPr="00025F11" w:rsidRDefault="006F69C3" w:rsidP="00EB5D49">
            <w:pPr>
              <w:pStyle w:val="tbnormal"/>
              <w:jc w:val="left"/>
              <w:rPr>
                <w:b/>
                <w:sz w:val="2"/>
                <w:szCs w:val="2"/>
              </w:rPr>
            </w:pPr>
          </w:p>
        </w:tc>
      </w:tr>
      <w:tr w:rsidR="006F69C3" w14:paraId="479F1752"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1498C"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1F54FB" w14:textId="77777777" w:rsidR="006F69C3" w:rsidRDefault="006F69C3" w:rsidP="00EB5D49">
            <w:pPr>
              <w:pStyle w:val="tbnormal"/>
            </w:pPr>
            <w:r>
              <w:rPr>
                <w:b/>
              </w:rPr>
              <w:t>Informations</w:t>
            </w:r>
            <w:r w:rsidRPr="000353ED">
              <w:rPr>
                <w:b/>
              </w:rPr>
              <w:t> :</w:t>
            </w:r>
          </w:p>
          <w:p w14:paraId="3D0BE1D9" w14:textId="77777777" w:rsidR="006F69C3" w:rsidRDefault="006F69C3" w:rsidP="00EB5D49">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36"/>
            </w:r>
            <w:r>
              <w:rPr>
                <w:i/>
              </w:rPr>
              <w:t xml:space="preserve"> à partir duquel nous nous sommes inspirés (dans cet exemple c’est le modèle </w:t>
            </w:r>
            <w:r w:rsidRPr="006B1AAD">
              <w:rPr>
                <w:b/>
                <w:i/>
              </w:rPr>
              <w:t>res.partner</w:t>
            </w:r>
            <w:r>
              <w:rPr>
                <w:i/>
              </w:rPr>
              <w:t xml:space="preserve"> qui est inspecté) :</w:t>
            </w:r>
          </w:p>
          <w:p w14:paraId="0BE4124F" w14:textId="77777777" w:rsidR="006F69C3" w:rsidRPr="00025F11" w:rsidRDefault="006F69C3" w:rsidP="00EB5D49">
            <w:pPr>
              <w:pStyle w:val="tbnormal"/>
              <w:rPr>
                <w:i/>
              </w:rPr>
            </w:pPr>
            <w:r>
              <w:rPr>
                <w:i/>
                <w:noProof/>
                <w:lang w:eastAsia="fr-FR"/>
              </w:rPr>
              <w:drawing>
                <wp:inline distT="0" distB="0" distL="0" distR="0" wp14:anchorId="66AAC7C0" wp14:editId="225EF318">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6F69C3" w14:paraId="04D537F0"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3D4E8E97"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9C0FC9E" w14:textId="77777777" w:rsidR="006F69C3" w:rsidRDefault="006F69C3" w:rsidP="00EB5D49">
            <w:pPr>
              <w:pStyle w:val="tbnormal"/>
              <w:jc w:val="left"/>
              <w:rPr>
                <w:b/>
                <w:sz w:val="2"/>
                <w:szCs w:val="2"/>
              </w:rPr>
            </w:pPr>
          </w:p>
          <w:p w14:paraId="4BA7F0FF" w14:textId="77777777" w:rsidR="006F69C3" w:rsidRPr="00025F11" w:rsidRDefault="006F69C3" w:rsidP="00EB5D49">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7FF375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73891720"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4916DE" w14:textId="77777777" w:rsidR="006F69C3" w:rsidRPr="00025F11" w:rsidRDefault="006F69C3" w:rsidP="00EB5D49">
            <w:pPr>
              <w:pStyle w:val="tbnormal"/>
              <w:jc w:val="left"/>
              <w:rPr>
                <w:b/>
                <w:sz w:val="2"/>
                <w:szCs w:val="2"/>
              </w:rPr>
            </w:pPr>
          </w:p>
        </w:tc>
      </w:tr>
      <w:tr w:rsidR="006F69C3" w14:paraId="1D10687A"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F9CADD" w14:textId="77777777" w:rsidR="006F69C3" w:rsidRPr="000353ED" w:rsidRDefault="006F69C3" w:rsidP="00EB5D4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E828BE" w14:textId="77777777" w:rsidR="006F69C3" w:rsidRDefault="006F69C3" w:rsidP="00EB5D49">
            <w:pPr>
              <w:pStyle w:val="tbnormal"/>
            </w:pPr>
            <w:r>
              <w:rPr>
                <w:b/>
              </w:rPr>
              <w:t>Informations</w:t>
            </w:r>
            <w:r w:rsidRPr="000353ED">
              <w:rPr>
                <w:b/>
              </w:rPr>
              <w:t> :</w:t>
            </w:r>
          </w:p>
          <w:p w14:paraId="4E700486" w14:textId="77777777" w:rsidR="006F69C3" w:rsidRDefault="006F69C3" w:rsidP="00EB5D49">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3A6A5A21" w14:textId="77777777" w:rsidR="006F69C3" w:rsidRPr="00025F11" w:rsidRDefault="006F69C3" w:rsidP="00EB5D49">
            <w:pPr>
              <w:pStyle w:val="tbnormal"/>
              <w:rPr>
                <w:i/>
              </w:rPr>
            </w:pPr>
            <w:r>
              <w:rPr>
                <w:i/>
                <w:noProof/>
                <w:lang w:eastAsia="fr-FR"/>
              </w:rPr>
              <w:drawing>
                <wp:inline distT="0" distB="0" distL="0" distR="0" wp14:anchorId="54896A3D" wp14:editId="2FA092F9">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6F69C3" w14:paraId="439406F4"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1984C48C"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574F97E" w14:textId="77777777" w:rsidR="006F69C3" w:rsidRPr="00025F11" w:rsidRDefault="006F69C3" w:rsidP="00EB5D4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7716977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94B01B3"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D8D0C1E" w14:textId="77777777" w:rsidR="006F69C3" w:rsidRPr="00025F11" w:rsidRDefault="006F69C3" w:rsidP="00EB5D49">
            <w:pPr>
              <w:pStyle w:val="tbnormal"/>
              <w:jc w:val="left"/>
              <w:rPr>
                <w:b/>
                <w:sz w:val="2"/>
                <w:szCs w:val="2"/>
              </w:rPr>
            </w:pPr>
          </w:p>
        </w:tc>
      </w:tr>
      <w:tr w:rsidR="006F69C3" w14:paraId="7953609C"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BC9AE6"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8F4318" w14:textId="77777777" w:rsidR="006F69C3" w:rsidRDefault="006F69C3" w:rsidP="00EB5D49">
            <w:pPr>
              <w:pStyle w:val="tbnormal"/>
            </w:pPr>
            <w:r>
              <w:rPr>
                <w:b/>
              </w:rPr>
              <w:t>Informations</w:t>
            </w:r>
            <w:r w:rsidRPr="000353ED">
              <w:rPr>
                <w:b/>
              </w:rPr>
              <w:t> :</w:t>
            </w:r>
          </w:p>
          <w:p w14:paraId="310DCBE2" w14:textId="77777777" w:rsidR="006F69C3" w:rsidRPr="00025F11" w:rsidRDefault="006F69C3" w:rsidP="00EB5D49">
            <w:pPr>
              <w:pStyle w:val="tbnormal"/>
              <w:rPr>
                <w:i/>
              </w:rPr>
            </w:pPr>
            <w:r>
              <w:rPr>
                <w:i/>
              </w:rPr>
              <w:t>Certains modèles sont des « Transient Model » et n’ont donc pas d’existence réelle dans la base de données. Par exemple, lorsqu’on confirme un ordre de fabrication, l’objet mrp.production.produce est l’un de ces objets transients. Pour pouvoir recréer cette opération de manière automatique dans le simulateur nous avons donc besoin de créer cet objet transcient le temps d’effectuer la confirmation. Pour comprendre comment cela s’effectue, nous avons utilisé les outils du développeur dans le navigateur.</w:t>
            </w:r>
          </w:p>
        </w:tc>
      </w:tr>
      <w:tr w:rsidR="006F69C3" w14:paraId="678879E1"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0EAE33C4"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0499AE" w14:textId="77777777" w:rsidR="006F69C3" w:rsidRPr="00025F11" w:rsidRDefault="006F69C3" w:rsidP="00EB5D49">
            <w:pPr>
              <w:pStyle w:val="tbnormal"/>
              <w:jc w:val="left"/>
              <w:rPr>
                <w:b/>
                <w:sz w:val="2"/>
                <w:szCs w:val="2"/>
              </w:rPr>
            </w:pPr>
          </w:p>
        </w:tc>
      </w:tr>
    </w:tbl>
    <w:p w14:paraId="79B8AC7D" w14:textId="77777777" w:rsidR="006F69C3" w:rsidRDefault="006F69C3" w:rsidP="006F69C3">
      <w:pPr>
        <w:pStyle w:val="tbnormal"/>
      </w:pPr>
      <w:r>
        <w:t xml:space="preserve">Lorsque des interactions entre l’utilisateur et Odoo® s’exécutent, les outils de développement peuvent servir à donner des bonnes informations sur ce qui est envoyé à Odoo®. Ainsi, nous pouvons reproduire le même type d’appel </w:t>
      </w:r>
      <w:r>
        <w:lastRenderedPageBreak/>
        <w:t>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39" w:name="_Toc455044914"/>
      <w:r>
        <w:t>Configuration globale</w:t>
      </w:r>
      <w:bookmarkEnd w:id="337"/>
      <w:bookmarkEnd w:id="339"/>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40" w:name="_Toc454297932"/>
      <w:bookmarkStart w:id="341" w:name="_Toc455044915"/>
      <w:r>
        <w:t>Création de l’instance</w:t>
      </w:r>
      <w:bookmarkEnd w:id="340"/>
      <w:bookmarkEnd w:id="341"/>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lastRenderedPageBreak/>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342" w:name="_Toc454297933"/>
      <w:r>
        <w:br w:type="page"/>
      </w:r>
    </w:p>
    <w:p w14:paraId="5AB46198" w14:textId="030138AD" w:rsidR="001A6A3A" w:rsidRDefault="001A6A3A" w:rsidP="001A6A3A">
      <w:pPr>
        <w:pStyle w:val="tbtitre3"/>
      </w:pPr>
      <w:bookmarkStart w:id="343" w:name="_Toc455044916"/>
      <w:r>
        <w:lastRenderedPageBreak/>
        <w:t>Installation des applications</w:t>
      </w:r>
      <w:bookmarkEnd w:id="342"/>
      <w:bookmarkEnd w:id="343"/>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mrp)</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r>
        <w:t>Purchase management (purchase)</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4" w:name="_Toc454297934"/>
      <w:bookmarkStart w:id="345" w:name="_Toc455044917"/>
      <w:r>
        <w:t>Master Data</w:t>
      </w:r>
      <w:bookmarkEnd w:id="344"/>
      <w:bookmarkEnd w:id="345"/>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r w:rsidRPr="00BD55DF">
        <w:rPr>
          <w:b/>
        </w:rPr>
        <w:lastRenderedPageBreak/>
        <w:t>res.partner</w:t>
      </w:r>
      <w:r>
        <w:t xml:space="preserve"> pour les clients</w:t>
      </w:r>
      <w:r w:rsidR="0048793D">
        <w:t>.</w:t>
      </w:r>
    </w:p>
    <w:p w14:paraId="54951270" w14:textId="09EB1805" w:rsidR="00987538" w:rsidRDefault="00987538" w:rsidP="00AB054A">
      <w:pPr>
        <w:pStyle w:val="tbnormal"/>
        <w:numPr>
          <w:ilvl w:val="0"/>
          <w:numId w:val="14"/>
        </w:numPr>
      </w:pPr>
      <w:r w:rsidRPr="00BD55DF">
        <w:rPr>
          <w:b/>
        </w:rPr>
        <w:t>product.template</w:t>
      </w:r>
      <w:r>
        <w:t xml:space="preserve"> pour les produits</w:t>
      </w:r>
      <w:r w:rsidR="0048793D">
        <w:t>.</w:t>
      </w:r>
    </w:p>
    <w:p w14:paraId="5209750D" w14:textId="1B052154" w:rsidR="00987538" w:rsidRDefault="00987538" w:rsidP="00AB054A">
      <w:pPr>
        <w:pStyle w:val="tbnormal"/>
        <w:numPr>
          <w:ilvl w:val="0"/>
          <w:numId w:val="14"/>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98"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346" w:name="_Toc454297935"/>
      <w:bookmarkStart w:id="347" w:name="_Toc455044918"/>
      <w:r>
        <w:t>Inventory Management</w:t>
      </w:r>
      <w:bookmarkEnd w:id="346"/>
      <w:bookmarkEnd w:id="347"/>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8" w:name="_Toc454297936"/>
      <w:bookmarkStart w:id="349" w:name="_Toc455044919"/>
      <w:r>
        <w:t>Configuration</w:t>
      </w:r>
      <w:bookmarkEnd w:id="348"/>
      <w:bookmarkEnd w:id="349"/>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50" w:name="_Toc454297937"/>
      <w:bookmarkStart w:id="351" w:name="_Toc455044920"/>
      <w:r>
        <w:t>Valorisation des stocks</w:t>
      </w:r>
      <w:bookmarkEnd w:id="350"/>
      <w:bookmarkEnd w:id="351"/>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352" w:name="_Toc454297938"/>
      <w:bookmarkStart w:id="353" w:name="_Toc455044921"/>
      <w:r>
        <w:t>Calcul des besoins</w:t>
      </w:r>
      <w:bookmarkEnd w:id="352"/>
      <w:bookmarkEnd w:id="353"/>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354" w:name="_Toc454297939"/>
      <w:bookmarkStart w:id="355" w:name="_Toc455044922"/>
      <w:r>
        <w:t>Purchase Management</w:t>
      </w:r>
      <w:bookmarkEnd w:id="354"/>
      <w:bookmarkEnd w:id="355"/>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356" w:name="_Toc454297940"/>
      <w:bookmarkStart w:id="357" w:name="_Toc455044923"/>
      <w:r>
        <w:t>Configuration</w:t>
      </w:r>
      <w:bookmarkEnd w:id="356"/>
      <w:bookmarkEnd w:id="357"/>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AB054A">
      <w:pPr>
        <w:pStyle w:val="tbnormal"/>
        <w:numPr>
          <w:ilvl w:val="0"/>
          <w:numId w:val="17"/>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358" w:name="_Toc454297941"/>
      <w:bookmarkStart w:id="359" w:name="_Toc455044924"/>
      <w:r>
        <w:t>Manufacturing</w:t>
      </w:r>
      <w:bookmarkEnd w:id="358"/>
      <w:bookmarkEnd w:id="359"/>
    </w:p>
    <w:p w14:paraId="5D11E8C4" w14:textId="4EC226E1"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360" w:name="_Toc454297942"/>
      <w:bookmarkStart w:id="361" w:name="_Toc455044925"/>
      <w:r>
        <w:t>Sales Management</w:t>
      </w:r>
      <w:bookmarkEnd w:id="360"/>
      <w:bookmarkEnd w:id="361"/>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2" w:name="_Toc454297943"/>
      <w:bookmarkStart w:id="363" w:name="_Toc455044926"/>
      <w:r>
        <w:t>Configuration</w:t>
      </w:r>
      <w:bookmarkEnd w:id="362"/>
      <w:bookmarkEnd w:id="363"/>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r w:rsidRPr="00C11673">
        <w:rPr>
          <w:b/>
        </w:rPr>
        <w:t>Swiss East Area</w:t>
      </w:r>
      <w:r>
        <w:t xml:space="preserve">, </w:t>
      </w:r>
      <w:r w:rsidRPr="00C11673">
        <w:rPr>
          <w:b/>
        </w:rPr>
        <w:t>Swiss Middle Area</w:t>
      </w:r>
      <w:r>
        <w:t xml:space="preserve"> et </w:t>
      </w:r>
      <w:r w:rsidRPr="00C11673">
        <w:rPr>
          <w:b/>
        </w:rPr>
        <w:t>Swiss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4" w:name="_Toc454297944"/>
      <w:bookmarkStart w:id="365" w:name="_Toc455044927"/>
      <w:r>
        <w:lastRenderedPageBreak/>
        <w:t>Guide des opérations</w:t>
      </w:r>
      <w:bookmarkEnd w:id="364"/>
      <w:bookmarkEnd w:id="365"/>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06"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366" w:name="_Toc454297945"/>
      <w:bookmarkStart w:id="367" w:name="_Toc455044928"/>
      <w:r>
        <w:t>Planification</w:t>
      </w:r>
      <w:bookmarkEnd w:id="366"/>
      <w:bookmarkEnd w:id="367"/>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AB054A">
            <w:pPr>
              <w:pStyle w:val="tbnormal"/>
              <w:numPr>
                <w:ilvl w:val="0"/>
                <w:numId w:val="18"/>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368" w:name="_Toc454297946"/>
      <w:bookmarkStart w:id="369" w:name="_Toc455044929"/>
      <w:r>
        <w:t>Effectuer les prévisions</w:t>
      </w:r>
      <w:r w:rsidR="005E4253">
        <w:t xml:space="preserve"> PL01</w:t>
      </w:r>
      <w:bookmarkEnd w:id="368"/>
      <w:bookmarkEnd w:id="369"/>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370" w:name="_Toc454297947"/>
      <w:bookmarkStart w:id="371" w:name="_Toc455044930"/>
      <w:r>
        <w:t>Exécuter le calcul des besoins</w:t>
      </w:r>
      <w:r w:rsidR="0038204C">
        <w:t xml:space="preserve"> PL02</w:t>
      </w:r>
      <w:bookmarkEnd w:id="370"/>
      <w:bookmarkEnd w:id="371"/>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08"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2" w:name="_Toc454297948"/>
      <w:bookmarkStart w:id="373" w:name="_Toc455044931"/>
      <w:r>
        <w:t>Autres indications</w:t>
      </w:r>
      <w:bookmarkEnd w:id="372"/>
      <w:bookmarkEnd w:id="373"/>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09"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Figure X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374" w:name="_Toc454297949"/>
      <w:bookmarkStart w:id="375" w:name="_Toc455044932"/>
      <w:r>
        <w:t>Approvisionnement</w:t>
      </w:r>
      <w:bookmarkEnd w:id="374"/>
      <w:bookmarkEnd w:id="375"/>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6" w:name="_Toc454297950"/>
      <w:bookmarkStart w:id="377" w:name="_Toc455044933"/>
      <w:r>
        <w:t>Confirmer les demandes d’achat</w:t>
      </w:r>
      <w:r w:rsidR="00DF5F37">
        <w:t xml:space="preserve"> PR01</w:t>
      </w:r>
      <w:bookmarkEnd w:id="376"/>
      <w:bookmarkEnd w:id="377"/>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r>
              <w:rPr>
                <w:b/>
                <w:sz w:val="21"/>
              </w:rPr>
              <w:t>Mise en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2E5FA59A">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Initial Demand</w:t>
      </w:r>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8" w:name="_Toc454297951"/>
      <w:bookmarkStart w:id="379" w:name="_Toc455044934"/>
      <w:r>
        <w:t>Réception</w:t>
      </w:r>
      <w:r w:rsidR="009F7894">
        <w:t>er la</w:t>
      </w:r>
      <w:r>
        <w:t xml:space="preserve"> marchandise</w:t>
      </w:r>
      <w:r w:rsidR="007A27D6">
        <w:t xml:space="preserve"> PR02</w:t>
      </w:r>
      <w:bookmarkEnd w:id="378"/>
      <w:bookmarkEnd w:id="379"/>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lastRenderedPageBreak/>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380" w:name="_Toc454297952"/>
      <w:bookmarkStart w:id="381" w:name="_Toc455044935"/>
      <w:r>
        <w:t>Créer la facture fournisseur</w:t>
      </w:r>
      <w:r w:rsidR="00AB65A5">
        <w:t xml:space="preserve"> PR03</w:t>
      </w:r>
      <w:bookmarkEnd w:id="380"/>
      <w:bookmarkEnd w:id="381"/>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w:t>
      </w:r>
      <w:r w:rsidR="00194E3A">
        <w:lastRenderedPageBreak/>
        <w:t xml:space="preserve">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2" w:name="_Toc454297953"/>
      <w:bookmarkStart w:id="383" w:name="_Toc455044936"/>
      <w:r>
        <w:t>Comptabiliser le paiement fournisseur</w:t>
      </w:r>
      <w:r w:rsidR="00AB65A5">
        <w:t xml:space="preserve"> PR04</w:t>
      </w:r>
      <w:bookmarkEnd w:id="382"/>
      <w:bookmarkEnd w:id="383"/>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4" w:name="_Toc454297954"/>
      <w:bookmarkStart w:id="385" w:name="_Toc455044937"/>
      <w:r>
        <w:t>Production</w:t>
      </w:r>
      <w:bookmarkEnd w:id="384"/>
      <w:bookmarkEnd w:id="385"/>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r w:rsidRPr="009E2E02">
        <w:rPr>
          <w:b/>
        </w:rPr>
        <w:t xml:space="preserve">Manufacturing / Manufacutring / Manufacturing Orders,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386" w:name="_Toc454297955"/>
      <w:bookmarkStart w:id="387" w:name="_Toc455044938"/>
      <w:r>
        <w:t>Lancer</w:t>
      </w:r>
      <w:r w:rsidR="00A64F1E">
        <w:t xml:space="preserve"> des ordres de fabrication</w:t>
      </w:r>
      <w:r w:rsidR="009E2E02">
        <w:t xml:space="preserve"> MA01</w:t>
      </w:r>
      <w:bookmarkEnd w:id="386"/>
      <w:bookmarkEnd w:id="387"/>
    </w:p>
    <w:p w14:paraId="50858A43" w14:textId="219554FA" w:rsidR="00A105FD" w:rsidRDefault="009E2E02" w:rsidP="009E2E02">
      <w:pPr>
        <w:pStyle w:val="tbnormal"/>
      </w:pPr>
      <w:r>
        <w:t xml:space="preserve">C’est seulement lorsque toutes </w:t>
      </w:r>
      <w:r w:rsidR="00A105FD">
        <w:t>les matières premières</w:t>
      </w:r>
      <w:r>
        <w:t xml:space="preserve"> sont disponibl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 ce formulaire, plusieurs choses sont très intéressante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lastRenderedPageBreak/>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Default="00A64F1E" w:rsidP="009E2E02">
      <w:pPr>
        <w:pStyle w:val="tbtitre4"/>
      </w:pPr>
      <w:bookmarkStart w:id="388" w:name="_Toc454297956"/>
      <w:bookmarkStart w:id="389" w:name="_Toc455044939"/>
      <w:r>
        <w:t>Confirmer la production</w:t>
      </w:r>
      <w:r w:rsidR="009E2E02">
        <w:t xml:space="preserve"> MA02</w:t>
      </w:r>
      <w:bookmarkEnd w:id="388"/>
      <w:bookmarkEnd w:id="389"/>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390" w:name="_Toc454297957"/>
      <w:bookmarkStart w:id="391" w:name="_Toc455044940"/>
      <w:r>
        <w:t>Vente</w:t>
      </w:r>
      <w:bookmarkEnd w:id="390"/>
      <w:bookmarkEnd w:id="391"/>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392" w:name="_Toc454297958"/>
      <w:bookmarkStart w:id="393" w:name="_Toc455044941"/>
      <w:r>
        <w:t>Changer les prix de vente</w:t>
      </w:r>
      <w:r w:rsidR="00906257">
        <w:t xml:space="preserve"> SA05</w:t>
      </w:r>
      <w:bookmarkEnd w:id="392"/>
      <w:bookmarkEnd w:id="393"/>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Figure X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4" w:name="_Toc454297959"/>
      <w:bookmarkStart w:id="395" w:name="_Toc455044942"/>
      <w:r>
        <w:t>Créer une vente</w:t>
      </w:r>
      <w:r w:rsidR="00906257">
        <w:t xml:space="preserve"> SA01</w:t>
      </w:r>
      <w:bookmarkEnd w:id="394"/>
      <w:bookmarkEnd w:id="39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En se référant au chapitre #REF (montrer le processus de vente : devis, etc…),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Pour enregistrer une vente, il faut utiliser l’application Sales / Sales / Sales orders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96" w:name="_Toc454297960"/>
      <w:bookmarkStart w:id="397" w:name="_Toc455044943"/>
      <w:r>
        <w:t>Expédier la marchandise</w:t>
      </w:r>
      <w:r w:rsidR="00906257">
        <w:t xml:space="preserve"> SA02</w:t>
      </w:r>
      <w:bookmarkEnd w:id="396"/>
      <w:bookmarkEnd w:id="397"/>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398" w:name="_Toc454297961"/>
      <w:bookmarkStart w:id="399" w:name="_Toc455044944"/>
      <w:r>
        <w:t>Facturer le client</w:t>
      </w:r>
      <w:r w:rsidR="00906257">
        <w:t xml:space="preserve"> SA03</w:t>
      </w:r>
      <w:bookmarkEnd w:id="398"/>
      <w:bookmarkEnd w:id="399"/>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l appuyer sur le bouton qui cré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00" w:name="_Toc454297962"/>
      <w:bookmarkStart w:id="401" w:name="_Toc455044945"/>
      <w:r>
        <w:t>Comptabiliser</w:t>
      </w:r>
      <w:r w:rsidR="00F43724">
        <w:t xml:space="preserve"> </w:t>
      </w:r>
      <w:r>
        <w:t>le</w:t>
      </w:r>
      <w:r w:rsidR="00F43724">
        <w:t xml:space="preserve"> paiement client</w:t>
      </w:r>
      <w:r w:rsidR="00906257">
        <w:t xml:space="preserve"> SA04</w:t>
      </w:r>
      <w:bookmarkEnd w:id="400"/>
      <w:bookmarkEnd w:id="40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r w:rsidRPr="007A4D5C">
        <w:rPr>
          <w:b/>
        </w:rPr>
        <w:t>Register Payment </w:t>
      </w:r>
      <w:r>
        <w:t>:</w:t>
      </w:r>
    </w:p>
    <w:p w14:paraId="7521794E" w14:textId="12A287C7" w:rsidR="007A4D5C" w:rsidRDefault="007A4D5C" w:rsidP="00F43724">
      <w:pPr>
        <w:pStyle w:val="tbnormal"/>
      </w:pPr>
      <w:r>
        <w:rPr>
          <w:noProof/>
          <w:lang w:val="fr-FR" w:eastAsia="fr-FR"/>
        </w:rPr>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2" w:name="_Toc454297964"/>
      <w:bookmarkStart w:id="403" w:name="_Toc454297963"/>
      <w:bookmarkStart w:id="404" w:name="_Toc455044946"/>
      <w:r>
        <w:lastRenderedPageBreak/>
        <w:t>Limites et recommandations</w:t>
      </w:r>
      <w:bookmarkEnd w:id="404"/>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5" w:name="_Toc454297967"/>
      <w:bookmarkEnd w:id="402"/>
      <w:bookmarkEnd w:id="403"/>
    </w:p>
    <w:p w14:paraId="43EFB0A1" w14:textId="08E9871C" w:rsidR="00B82D65" w:rsidRDefault="00A849F9" w:rsidP="00F603A7">
      <w:pPr>
        <w:pStyle w:val="tbtitre1"/>
      </w:pPr>
      <w:bookmarkStart w:id="406" w:name="_Toc455044947"/>
      <w:r>
        <w:t xml:space="preserve">[new] </w:t>
      </w:r>
      <w:r w:rsidR="00B82D65">
        <w:t>Conclusion</w:t>
      </w:r>
      <w:bookmarkEnd w:id="406"/>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07" w:name="_Toc455044948"/>
      <w:r>
        <w:t>Retour d’expérience</w:t>
      </w:r>
      <w:bookmarkEnd w:id="407"/>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7777777"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rassicoles et les commercialises dans trois régions de Suisse.</w:t>
      </w:r>
    </w:p>
    <w:p w14:paraId="51473EA9" w14:textId="77777777" w:rsidR="00035621" w:rsidRDefault="00035621" w:rsidP="00035621">
      <w:pPr>
        <w:pStyle w:val="tbnormal"/>
      </w:pPr>
      <w:r>
        <w:t>Le simulateur OdooSIM en version proof of concept est développé et fonctionnel. il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19C7905F" w14:textId="2A100565" w:rsidR="00664D95" w:rsidRDefault="00664D95" w:rsidP="004747AF">
      <w:pPr>
        <w:pStyle w:val="tbtitre2"/>
      </w:pPr>
      <w:bookmarkStart w:id="408" w:name="_Toc455044949"/>
      <w:r>
        <w:t>Limites</w:t>
      </w:r>
      <w:bookmarkEnd w:id="408"/>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09" w:name="_Toc455044950"/>
      <w:r>
        <w:t>Accès SaaS</w:t>
      </w:r>
      <w:bookmarkEnd w:id="409"/>
    </w:p>
    <w:p w14:paraId="0AA40CE7" w14:textId="2EDCB88E" w:rsidR="00341F3C" w:rsidRDefault="00341F3C" w:rsidP="00B5259F">
      <w:pPr>
        <w:pStyle w:val="tbnormal"/>
      </w:pPr>
      <w:r>
        <w:t xml:space="preserve">Il est démontré que cette méthode d’accès n’est pas la meilleure possible dans l’utilisation qui est faite de la solution. Le fait que les bases de données ne peuvent être gérées par programmation impose trop de travail répétitif au </w:t>
      </w:r>
      <w:r>
        <w:lastRenderedPageBreak/>
        <w:t>corps professoral. De plus, comme toutes activités répétitives, le taux d’erreurs est trop important.</w:t>
      </w:r>
    </w:p>
    <w:p w14:paraId="3DFC6D3C" w14:textId="442B3097" w:rsidR="00CC7A07" w:rsidRDefault="00CC7A07" w:rsidP="00B5259F">
      <w:pPr>
        <w:pStyle w:val="tbnormal"/>
      </w:pPr>
      <w:r>
        <w:t>De plus, ce mode de consommation ne permet pas de disposer d’environnement d’intégration. En effet, le simulateur possède beaucoup de portion de code dont le mapping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10" w:name="_Toc455044951"/>
      <w:r>
        <w:t>Web Service API</w:t>
      </w:r>
      <w:bookmarkEnd w:id="410"/>
    </w:p>
    <w:p w14:paraId="64A0DEE6" w14:textId="52AC0294" w:rsidR="00341F3C" w:rsidRDefault="00341F3C" w:rsidP="00B5259F">
      <w:pPr>
        <w:pStyle w:val="tbnormal"/>
      </w:pPr>
      <w:r>
        <w:t xml:space="preserve">La nature de cette API qui repose sur le protocole HTTPS et XMLRPC ne convient pas forcément au besoins de rapidité que OdooSIM nécessite. </w:t>
      </w:r>
      <w:r w:rsidR="004B03D0">
        <w:t>Il est démontré dans le chapitre #REF que le temps nécessaire à l’accès aux informations est rendu trop long rapporté au nombre de transactions à effectuer durant un cycle opérationnel.</w:t>
      </w:r>
    </w:p>
    <w:p w14:paraId="1B764FBC" w14:textId="677EF79F" w:rsidR="00B5259F" w:rsidRDefault="00B5259F" w:rsidP="00D40F76">
      <w:pPr>
        <w:pStyle w:val="tbtitre3"/>
      </w:pPr>
      <w:bookmarkStart w:id="411" w:name="_Toc455044952"/>
      <w:r>
        <w:t>Performances</w:t>
      </w:r>
      <w:bookmarkEnd w:id="411"/>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3BF889A6" w:rsidR="00F603A7" w:rsidRDefault="00F603A7" w:rsidP="004747AF">
      <w:pPr>
        <w:pStyle w:val="tbtitre2"/>
      </w:pPr>
      <w:bookmarkStart w:id="412" w:name="_Toc455044953"/>
      <w:r>
        <w:t>Recommandations</w:t>
      </w:r>
      <w:bookmarkEnd w:id="405"/>
      <w:bookmarkEnd w:id="412"/>
    </w:p>
    <w:p w14:paraId="43ABC19E" w14:textId="16630F10" w:rsidR="00BA1CDF" w:rsidRPr="00BA1CDF" w:rsidRDefault="00BA1CDF" w:rsidP="00BA1CDF">
      <w:pPr>
        <w:pStyle w:val="tbnormal"/>
      </w:pPr>
      <w:r>
        <w:t>Ces recommandations d’ordre général sont ici en tant que complément à toutes celles qui se trouve dans les chapitres de cet ouvrage.</w:t>
      </w:r>
    </w:p>
    <w:p w14:paraId="6564976C" w14:textId="2B0D349A" w:rsidR="00F603A7" w:rsidRDefault="00B5259F" w:rsidP="004747AF">
      <w:pPr>
        <w:pStyle w:val="tbtitre3"/>
      </w:pPr>
      <w:bookmarkStart w:id="413" w:name="_Toc455044954"/>
      <w:r>
        <w:t>Accès au service Odoo</w:t>
      </w:r>
      <w:bookmarkEnd w:id="413"/>
    </w:p>
    <w:p w14:paraId="66D53B11" w14:textId="4FE67425" w:rsidR="007C1FB4" w:rsidRDefault="007C1FB4" w:rsidP="00F603A7">
      <w:pPr>
        <w:pStyle w:val="tbnormal"/>
      </w:pPr>
      <w:r>
        <w:t xml:space="preserve">Il est recommandé d’héberger personnellement la solution </w:t>
      </w:r>
      <w:r w:rsidRPr="002F597E">
        <w:rPr>
          <w:b/>
        </w:rPr>
        <w:t>Odoo Community</w:t>
      </w:r>
      <w:r>
        <w:t xml:space="preserve"> pour les besoins d’OdooSIM. De ce fait, l’accès au service se fait en mode </w:t>
      </w:r>
      <w:r w:rsidRPr="00CA5D4D">
        <w:rPr>
          <w:b/>
        </w:rPr>
        <w:t>On-premise</w:t>
      </w:r>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r w:rsidRPr="00CA5D4D">
        <w:rPr>
          <w:b/>
        </w:rPr>
        <w:t>Community</w:t>
      </w:r>
      <w:r>
        <w:t xml:space="preserve"> sur un réseau local, la capacité du serveur qui hébergeait Odoo au moment des tests ne peut </w:t>
      </w:r>
      <w:r w:rsidR="00CA5D4D">
        <w:t>qu’être</w:t>
      </w:r>
      <w:r>
        <w:t xml:space="preserve"> tenu responsable des mauvais temps calculés.</w:t>
      </w:r>
    </w:p>
    <w:p w14:paraId="4E87CD7A" w14:textId="17E6AC72" w:rsidR="00CA5D4D" w:rsidRDefault="00CA5D4D" w:rsidP="00F603A7">
      <w:pPr>
        <w:pStyle w:val="tbnormal"/>
      </w:pPr>
      <w:r>
        <w:t>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et corriger les bug s’il y en a.</w:t>
      </w:r>
    </w:p>
    <w:p w14:paraId="70F7ACFC" w14:textId="4EB0A529" w:rsidR="00F603A7" w:rsidRPr="00F603A7" w:rsidRDefault="004818D8" w:rsidP="004818D8">
      <w:pPr>
        <w:pStyle w:val="tbnormal"/>
      </w:pPr>
      <w:r>
        <w:t>De plus, des essais ont été fait sur cette version d’Odoo et les principaux processus dont a besoin Brewery &amp; Co sont intégralement gérés.</w:t>
      </w:r>
    </w:p>
    <w:p w14:paraId="2550CC3D" w14:textId="211FEC1F" w:rsidR="00F603A7" w:rsidRDefault="00B5259F" w:rsidP="004747AF">
      <w:pPr>
        <w:pStyle w:val="tbtitre3"/>
      </w:pPr>
      <w:bookmarkStart w:id="414" w:name="_Toc455044955"/>
      <w:r>
        <w:lastRenderedPageBreak/>
        <w:t>Performances</w:t>
      </w:r>
      <w:bookmarkEnd w:id="414"/>
    </w:p>
    <w:p w14:paraId="2E2B045F" w14:textId="40A9A658" w:rsidR="00F603A7" w:rsidRDefault="004B1325" w:rsidP="00F603A7">
      <w:pPr>
        <w:pStyle w:val="tbnormal"/>
      </w:pPr>
      <w:r>
        <w:t xml:space="preserve">L’utilisation qui est faite de l’API dans le cadre d’OdooSIM ne semble pas correspondre avec la raison d’être de ce service. En effet, lorsque les appels avec l’API sont effectués quasiment en temps réels, le résultat est que le temps nécessaire à chaque échange est trop lent. </w:t>
      </w:r>
      <w:r w:rsidR="004A37AA">
        <w:t>De ce fait, il convient de trouver une alternative.</w:t>
      </w:r>
    </w:p>
    <w:p w14:paraId="32675160" w14:textId="760A46F2" w:rsidR="004A37AA" w:rsidRDefault="004A37AA" w:rsidP="00F603A7">
      <w:pPr>
        <w:pStyle w:val="tbnormal"/>
      </w:pPr>
      <w:r>
        <w:t>Plusieurs pistes peuvent servir de solution. Premièrement, tester, la mise en place d’un Thread par équipe. Ce Thread a pour mission d’exécuter indépendamment des autres la chaîne de valeur pour une équipe. Il y a autant de Thread qu’il y a d’équipe. Ainsi, les opérations sont exécutées parallèlement et le temps des opérations n’est donc plus multiplié par le nombre d’équipe. Pour que cela soit réalisable, il faut garder une base de données par équipe. En effet, cette recommandation repose sur l’hypothèse que les appels à l’API sont bloquants.</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Odoo Community</w:t>
      </w:r>
      <w:r w:rsidR="00A6697E">
        <w:t>.</w:t>
      </w:r>
    </w:p>
    <w:p w14:paraId="0BE8E3B9" w14:textId="75785F07" w:rsidR="008C2996" w:rsidRDefault="008C2996" w:rsidP="008C2996">
      <w:pPr>
        <w:pStyle w:val="tbtitre2"/>
      </w:pPr>
      <w:bookmarkStart w:id="415" w:name="_Toc455044956"/>
      <w:r>
        <w:t>Conclusion personnelle</w:t>
      </w:r>
      <w:bookmarkEnd w:id="415"/>
    </w:p>
    <w:p w14:paraId="25E27B41" w14:textId="2257530F" w:rsidR="008C2996" w:rsidRPr="008C2996" w:rsidRDefault="008C2996" w:rsidP="008C2996">
      <w:pPr>
        <w:pStyle w:val="tbnormal"/>
      </w:pPr>
      <w:r>
        <w:t>Parler en mon nom, mon ressenti et mon vécu par rapport à ce projet</w:t>
      </w:r>
    </w:p>
    <w:p w14:paraId="5E68D699" w14:textId="4E819633" w:rsidR="00635019" w:rsidRDefault="00922B82" w:rsidP="00922B82">
      <w:pPr>
        <w:pStyle w:val="tbnormal"/>
        <w:sectPr w:rsidR="00635019" w:rsidSect="00D57FA0">
          <w:pgSz w:w="11906" w:h="16838"/>
          <w:pgMar w:top="1418" w:right="2268" w:bottom="1418" w:left="2268" w:header="709" w:footer="709" w:gutter="0"/>
          <w:cols w:space="708"/>
          <w:titlePg/>
          <w:docGrid w:linePitch="360"/>
        </w:sectPr>
      </w:pPr>
      <w:r>
        <w:t>.</w:t>
      </w:r>
    </w:p>
    <w:p w14:paraId="073A410B" w14:textId="77777777" w:rsidR="00635019" w:rsidRDefault="00635019" w:rsidP="00635019">
      <w:pPr>
        <w:pStyle w:val="tbtitrepartie"/>
        <w:sectPr w:rsidR="00635019" w:rsidSect="00F2693B">
          <w:headerReference w:type="even" r:id="rId141"/>
          <w:headerReference w:type="default" r:id="rId142"/>
          <w:pgSz w:w="11906" w:h="16838"/>
          <w:pgMar w:top="1418" w:right="2268" w:bottom="1418" w:left="2268" w:header="709" w:footer="709" w:gutter="0"/>
          <w:cols w:space="708"/>
          <w:docGrid w:linePitch="360"/>
        </w:sectPr>
      </w:pPr>
      <w:bookmarkStart w:id="416" w:name="_Toc454297972"/>
      <w:bookmarkEnd w:id="96"/>
      <w:r>
        <w:lastRenderedPageBreak/>
        <w:t>Partie</w:t>
      </w:r>
      <w:r>
        <w:br/>
        <w:t>Administrative</w:t>
      </w:r>
      <w:bookmarkEnd w:id="416"/>
    </w:p>
    <w:p w14:paraId="75FCC6AF" w14:textId="46D92B37" w:rsidR="00144A56" w:rsidRDefault="00144A56" w:rsidP="00A816A9">
      <w:pPr>
        <w:pStyle w:val="tbtitre1"/>
      </w:pPr>
      <w:bookmarkStart w:id="417" w:name="_Toc454297973"/>
      <w:r>
        <w:lastRenderedPageBreak/>
        <w:t>Descriptif du module</w:t>
      </w:r>
    </w:p>
    <w:p w14:paraId="7D5F29F2" w14:textId="145BB207" w:rsidR="00144A56" w:rsidRDefault="00144A56" w:rsidP="00A816A9">
      <w:pPr>
        <w:pStyle w:val="tbtitre1"/>
      </w:pPr>
      <w:r>
        <w:t>Descriptif du mandat</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43"/>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7"/>
    </w:p>
    <w:p w14:paraId="6A75A6D7" w14:textId="6FC1AFEA" w:rsidR="00306DAF" w:rsidRDefault="00FD65A4" w:rsidP="00306DAF">
      <w:pPr>
        <w:pStyle w:val="tbtitre1"/>
      </w:pPr>
      <w:bookmarkStart w:id="418" w:name="_Toc454297974"/>
      <w:r>
        <w:lastRenderedPageBreak/>
        <w:t>Guide de d</w:t>
      </w:r>
      <w:r w:rsidR="00306DAF">
        <w:t>éploiement du simulateur</w:t>
      </w:r>
      <w:bookmarkEnd w:id="418"/>
    </w:p>
    <w:p w14:paraId="3E8E81E3" w14:textId="3764E8B3" w:rsidR="00306DAF" w:rsidRDefault="00FD65A4" w:rsidP="00306DAF">
      <w:pPr>
        <w:pStyle w:val="tbtitre1"/>
      </w:pPr>
      <w:bookmarkStart w:id="419" w:name="_Toc454297975"/>
      <w:r>
        <w:t>Guide d</w:t>
      </w:r>
      <w:r w:rsidR="00306DAF">
        <w:t>u professeur</w:t>
      </w:r>
      <w:bookmarkEnd w:id="419"/>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r w:rsidR="00414FF5" w:rsidRPr="00414FF5">
              <w:rPr>
                <w:b/>
                <w:sz w:val="21"/>
              </w:rPr>
              <w:t>edu-</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r w:rsidRPr="00280E4C">
        <w:rPr>
          <w:b/>
        </w:rPr>
        <w:t>Inventor / Configuration / Settings</w:t>
      </w:r>
      <w:r>
        <w:t xml:space="preserve"> et modifier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t xml:space="preserve"> puis à l’aide du menu qui est apparu faites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New Password</w:t>
      </w:r>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r w:rsidRPr="00725F15">
        <w:rPr>
          <w:b/>
        </w:rPr>
        <w:t>edu-votrenomvotreprenom-ddmmyy-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r w:rsidRPr="00725F15">
        <w:rPr>
          <w:b/>
        </w:rPr>
        <w:t>edu-anthonytomat-240616-3igptb-teama</w:t>
      </w:r>
    </w:p>
    <w:p w14:paraId="4231EBEA" w14:textId="1034455B" w:rsidR="00725F15" w:rsidRPr="00725F15" w:rsidRDefault="00725F15" w:rsidP="00AB054A">
      <w:pPr>
        <w:pStyle w:val="tbnormal"/>
        <w:numPr>
          <w:ilvl w:val="0"/>
          <w:numId w:val="10"/>
        </w:numPr>
        <w:rPr>
          <w:b/>
        </w:rPr>
      </w:pPr>
      <w:r w:rsidRPr="00725F15">
        <w:rPr>
          <w:b/>
        </w:rPr>
        <w:t>edu-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4BEAEAC" w:rsidR="000D0A7C" w:rsidRDefault="000D0A7C" w:rsidP="000D0A7C">
      <w:pPr>
        <w:pStyle w:val="tbtitre3"/>
      </w:pPr>
      <w:r>
        <w:lastRenderedPageBreak/>
        <w:t>Paramétrer le fichier de configuration</w:t>
      </w:r>
    </w:p>
    <w:p w14:paraId="123FBD9A" w14:textId="22CAB089" w:rsidR="000D0A7C" w:rsidRDefault="0032276F" w:rsidP="0032276F">
      <w:pPr>
        <w:pStyle w:val="tbtitre4"/>
      </w:pPr>
      <w:r>
        <w:t>Les équipes et les participants</w:t>
      </w:r>
    </w:p>
    <w:p w14:paraId="7B3E5EE0" w14:textId="54E346AB" w:rsidR="0032276F" w:rsidRDefault="0032276F" w:rsidP="0032276F">
      <w:pPr>
        <w:pStyle w:val="tbtitre4"/>
      </w:pPr>
      <w:r>
        <w:t>Les données de simulation</w:t>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r w:rsidRPr="00952094">
        <w:rPr>
          <w:b/>
        </w:rPr>
        <w:t>TB.AT.Brewery and Co.pdf</w:t>
      </w:r>
      <w:r>
        <w:t xml:space="preserve"> (se référer au chapitre #REF (ci-dessous).</w:t>
      </w:r>
    </w:p>
    <w:p w14:paraId="55AE30BD" w14:textId="57636093" w:rsidR="00952094" w:rsidRDefault="00952094" w:rsidP="00AB054A">
      <w:pPr>
        <w:pStyle w:val="tbnormal"/>
        <w:numPr>
          <w:ilvl w:val="0"/>
          <w:numId w:val="32"/>
        </w:numPr>
      </w:pPr>
      <w:r>
        <w:t>Répondez aux éventuelles questions.</w:t>
      </w:r>
    </w:p>
    <w:p w14:paraId="44B10D98" w14:textId="42725224" w:rsidR="00952094" w:rsidRDefault="00952094" w:rsidP="00AB054A">
      <w:pPr>
        <w:pStyle w:val="tbnormal"/>
        <w:numPr>
          <w:ilvl w:val="0"/>
          <w:numId w:val="32"/>
        </w:numPr>
      </w:pPr>
      <w:r>
        <w:t>Donner les informations sur le nombre de rounds, le nombre de jour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Phase de configuration</w:t>
      </w:r>
    </w:p>
    <w:p w14:paraId="3406AE52" w14:textId="5D717F0B" w:rsidR="000D0A7C" w:rsidRDefault="000D0A7C" w:rsidP="000D0A7C">
      <w:pPr>
        <w:pStyle w:val="tbtitre4"/>
      </w:pPr>
      <w:r>
        <w:t>Phase de jeu</w:t>
      </w:r>
    </w:p>
    <w:p w14:paraId="445073A6" w14:textId="6623BDBB" w:rsidR="000D0A7C" w:rsidRDefault="000D0A7C" w:rsidP="000D0A7C">
      <w:pPr>
        <w:pStyle w:val="tbtitre4"/>
      </w:pPr>
      <w:r>
        <w:t>Phase de feedback</w:t>
      </w:r>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r>
        <w:rPr>
          <w:b/>
        </w:rPr>
        <w:t>TB.AT.</w:t>
      </w:r>
      <w:r w:rsidR="00C91948" w:rsidRPr="00C91948">
        <w:rPr>
          <w:b/>
        </w:rPr>
        <w:t>Brewery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r>
        <w:rPr>
          <w:b/>
        </w:rPr>
        <w:t>TB.AT.</w:t>
      </w:r>
      <w:r w:rsidR="003B1EBD" w:rsidRPr="003B1EBD">
        <w:rPr>
          <w:b/>
        </w:rPr>
        <w:t>JobAids Brewery and Co.pdf</w:t>
      </w:r>
    </w:p>
    <w:p w14:paraId="3570A085" w14:textId="50BAC9AF" w:rsidR="00197C74" w:rsidRDefault="00197C74" w:rsidP="00197C74">
      <w:pPr>
        <w:pStyle w:val="tbtitre1"/>
      </w:pPr>
      <w:r>
        <w:t>Modèle du domaine et son détail</w:t>
      </w:r>
    </w:p>
    <w:tbl>
      <w:tblPr>
        <w:tblStyle w:val="Grilledetableauclaire"/>
        <w:tblW w:w="5000" w:type="pct"/>
        <w:tblLook w:val="04A0" w:firstRow="1" w:lastRow="0" w:firstColumn="1" w:lastColumn="0" w:noHBand="0" w:noVBand="1"/>
      </w:tblPr>
      <w:tblGrid>
        <w:gridCol w:w="2376"/>
        <w:gridCol w:w="4984"/>
      </w:tblGrid>
      <w:tr w:rsidR="00197C74" w:rsidRPr="003A4596" w14:paraId="4887C815" w14:textId="77777777" w:rsidTr="00E62475">
        <w:trPr>
          <w:trHeight w:val="454"/>
        </w:trPr>
        <w:tc>
          <w:tcPr>
            <w:tcW w:w="7360" w:type="dxa"/>
            <w:gridSpan w:val="2"/>
            <w:shd w:val="clear" w:color="auto" w:fill="E7E6E6" w:themeFill="background2"/>
            <w:vAlign w:val="center"/>
          </w:tcPr>
          <w:p w14:paraId="045B95A0" w14:textId="77777777" w:rsidR="00197C74" w:rsidRDefault="00197C74" w:rsidP="00E62475">
            <w:pPr>
              <w:pStyle w:val="tbnormal"/>
              <w:jc w:val="center"/>
              <w:rPr>
                <w:b/>
              </w:rPr>
            </w:pPr>
            <w:r>
              <w:rPr>
                <w:b/>
              </w:rPr>
              <w:t>Company</w:t>
            </w:r>
          </w:p>
        </w:tc>
      </w:tr>
      <w:tr w:rsidR="00197C74" w:rsidRPr="003A4596" w14:paraId="3C3B52F8" w14:textId="77777777" w:rsidTr="00E62475">
        <w:trPr>
          <w:trHeight w:val="454"/>
        </w:trPr>
        <w:tc>
          <w:tcPr>
            <w:tcW w:w="2376" w:type="dxa"/>
          </w:tcPr>
          <w:p w14:paraId="1C13A6DF" w14:textId="77777777" w:rsidR="00197C74" w:rsidRDefault="00197C74" w:rsidP="00E62475">
            <w:pPr>
              <w:pStyle w:val="tbnormal"/>
              <w:jc w:val="left"/>
            </w:pPr>
            <w:r>
              <w:t>But général</w:t>
            </w:r>
          </w:p>
        </w:tc>
        <w:tc>
          <w:tcPr>
            <w:tcW w:w="4984" w:type="dxa"/>
          </w:tcPr>
          <w:p w14:paraId="38F5794D" w14:textId="77777777" w:rsidR="00197C74" w:rsidRDefault="00197C74" w:rsidP="00E62475">
            <w:pPr>
              <w:pStyle w:val="tbnormal"/>
            </w:pPr>
            <w:r>
              <w:t xml:space="preserve">Cette classe sert à instancier des objets représentant les sociétés activent durant une partie de jeu. Elle permet principalement de récupérer et </w:t>
            </w:r>
            <w:r>
              <w:lastRenderedPageBreak/>
              <w:t>stocker certaines informations en provenance du PGI afin d’éviter d’avoir à faire des requêtes semblables plusieurs fois.</w:t>
            </w:r>
          </w:p>
        </w:tc>
      </w:tr>
      <w:tr w:rsidR="00197C74" w:rsidRPr="003A4596" w14:paraId="52E807D9" w14:textId="77777777" w:rsidTr="00E62475">
        <w:trPr>
          <w:trHeight w:val="454"/>
        </w:trPr>
        <w:tc>
          <w:tcPr>
            <w:tcW w:w="2376" w:type="dxa"/>
          </w:tcPr>
          <w:p w14:paraId="4AEABF52" w14:textId="77777777" w:rsidR="00197C74" w:rsidRDefault="00197C74" w:rsidP="00E62475">
            <w:pPr>
              <w:pStyle w:val="tbnormal"/>
              <w:jc w:val="left"/>
            </w:pPr>
            <w:r>
              <w:lastRenderedPageBreak/>
              <w:t>id</w:t>
            </w:r>
          </w:p>
        </w:tc>
        <w:tc>
          <w:tcPr>
            <w:tcW w:w="4984" w:type="dxa"/>
          </w:tcPr>
          <w:p w14:paraId="2ABA94B7" w14:textId="77777777" w:rsidR="00197C74" w:rsidRDefault="00197C74" w:rsidP="00E62475">
            <w:pPr>
              <w:pStyle w:val="tbnormal"/>
            </w:pPr>
            <w:r>
              <w:t>Cet attribut n’est pas utilisé.</w:t>
            </w:r>
          </w:p>
        </w:tc>
      </w:tr>
      <w:tr w:rsidR="00197C74" w:rsidRPr="003A4596" w14:paraId="29852883" w14:textId="77777777" w:rsidTr="00E62475">
        <w:trPr>
          <w:trHeight w:val="454"/>
        </w:trPr>
        <w:tc>
          <w:tcPr>
            <w:tcW w:w="2376" w:type="dxa"/>
          </w:tcPr>
          <w:p w14:paraId="2A81E1BB" w14:textId="77777777" w:rsidR="00197C74" w:rsidRDefault="00197C74" w:rsidP="00E62475">
            <w:pPr>
              <w:pStyle w:val="tbnormal"/>
              <w:jc w:val="left"/>
            </w:pPr>
            <w:r>
              <w:t>code</w:t>
            </w:r>
          </w:p>
        </w:tc>
        <w:tc>
          <w:tcPr>
            <w:tcW w:w="4984" w:type="dxa"/>
          </w:tcPr>
          <w:p w14:paraId="53BD8ADD" w14:textId="77777777" w:rsidR="00197C74" w:rsidRDefault="00197C74" w:rsidP="00E62475">
            <w:pPr>
              <w:pStyle w:val="tbnormal"/>
            </w:pPr>
            <w:r>
              <w:t>Cet attribut n’est pas utilisé.</w:t>
            </w:r>
          </w:p>
        </w:tc>
      </w:tr>
      <w:tr w:rsidR="00197C74" w:rsidRPr="003A4596" w14:paraId="23CBE53C" w14:textId="77777777" w:rsidTr="00E62475">
        <w:trPr>
          <w:trHeight w:val="454"/>
        </w:trPr>
        <w:tc>
          <w:tcPr>
            <w:tcW w:w="2376" w:type="dxa"/>
          </w:tcPr>
          <w:p w14:paraId="746FF677" w14:textId="77777777" w:rsidR="00197C74" w:rsidRDefault="00197C74" w:rsidP="00E62475">
            <w:pPr>
              <w:pStyle w:val="tbnormal"/>
              <w:jc w:val="left"/>
            </w:pPr>
            <w:r>
              <w:t>name</w:t>
            </w:r>
          </w:p>
        </w:tc>
        <w:tc>
          <w:tcPr>
            <w:tcW w:w="4984" w:type="dxa"/>
          </w:tcPr>
          <w:p w14:paraId="064F1B03" w14:textId="77777777" w:rsidR="00197C74" w:rsidRDefault="00197C74" w:rsidP="00E62475">
            <w:pPr>
              <w:pStyle w:val="tbnormal"/>
            </w:pPr>
            <w:r>
              <w:t xml:space="preserve">Cet attribut est setter avec la valeur qui se trouve du nœud </w:t>
            </w:r>
            <w:r w:rsidRPr="00A87708">
              <w:rPr>
                <w:b/>
              </w:rPr>
              <w:t>company</w:t>
            </w:r>
            <w:r>
              <w:t xml:space="preserve"> et l’attribut </w:t>
            </w:r>
            <w:r w:rsidRPr="00A87708">
              <w:rPr>
                <w:b/>
              </w:rPr>
              <w:t>name</w:t>
            </w:r>
            <w:r>
              <w:t xml:space="preserve"> du fichier </w:t>
            </w:r>
            <w:r w:rsidRPr="00A87708">
              <w:rPr>
                <w:b/>
              </w:rPr>
              <w:t>settings.xml</w:t>
            </w:r>
            <w:r>
              <w:t>.</w:t>
            </w:r>
          </w:p>
        </w:tc>
      </w:tr>
      <w:tr w:rsidR="00197C74" w:rsidRPr="003A4596" w14:paraId="4489033B" w14:textId="77777777" w:rsidTr="00E62475">
        <w:trPr>
          <w:trHeight w:val="454"/>
        </w:trPr>
        <w:tc>
          <w:tcPr>
            <w:tcW w:w="2376" w:type="dxa"/>
          </w:tcPr>
          <w:p w14:paraId="6025E98A" w14:textId="77777777" w:rsidR="00197C74" w:rsidRDefault="00197C74" w:rsidP="00E62475">
            <w:pPr>
              <w:pStyle w:val="tbnormal"/>
              <w:jc w:val="left"/>
            </w:pPr>
            <w:r>
              <w:t>erp</w:t>
            </w:r>
          </w:p>
        </w:tc>
        <w:tc>
          <w:tcPr>
            <w:tcW w:w="4984" w:type="dxa"/>
          </w:tcPr>
          <w:p w14:paraId="297D3C8F" w14:textId="77777777" w:rsidR="00197C74" w:rsidRDefault="00197C74" w:rsidP="00E62475">
            <w:pPr>
              <w:pStyle w:val="tbnormal"/>
            </w:pPr>
            <w:r>
              <w:t xml:space="preserve">Cet attribut est setter avec la valeur qui se trouve dans le nœud </w:t>
            </w:r>
            <w:r w:rsidRPr="00A87708">
              <w:rPr>
                <w:b/>
              </w:rPr>
              <w:t>company/erp</w:t>
            </w:r>
            <w:r>
              <w:t xml:space="preserve"> et l’attribut </w:t>
            </w:r>
            <w:r w:rsidRPr="00A87708">
              <w:rPr>
                <w:b/>
              </w:rPr>
              <w:t>database</w:t>
            </w:r>
            <w:r>
              <w:t xml:space="preserve"> du fichier </w:t>
            </w:r>
            <w:r w:rsidRPr="00A87708">
              <w:rPr>
                <w:b/>
              </w:rPr>
              <w:t>settings.xml</w:t>
            </w:r>
            <w:r>
              <w:t>.</w:t>
            </w:r>
          </w:p>
        </w:tc>
      </w:tr>
      <w:tr w:rsidR="00197C74" w:rsidRPr="003A4596" w14:paraId="32ED31BC" w14:textId="77777777" w:rsidTr="00E62475">
        <w:trPr>
          <w:trHeight w:val="454"/>
        </w:trPr>
        <w:tc>
          <w:tcPr>
            <w:tcW w:w="2376" w:type="dxa"/>
          </w:tcPr>
          <w:p w14:paraId="574DBAA2" w14:textId="77777777" w:rsidR="00197C74" w:rsidRDefault="00197C74" w:rsidP="00E62475">
            <w:pPr>
              <w:pStyle w:val="tbnormal"/>
              <w:jc w:val="left"/>
            </w:pPr>
            <w:r>
              <w:t>uidapiaccess</w:t>
            </w:r>
          </w:p>
        </w:tc>
        <w:tc>
          <w:tcPr>
            <w:tcW w:w="4984" w:type="dxa"/>
          </w:tcPr>
          <w:p w14:paraId="5BFDCEA3" w14:textId="77777777" w:rsidR="00197C74" w:rsidRDefault="00197C74" w:rsidP="00E62475">
            <w:pPr>
              <w:pStyle w:val="tbnormal"/>
            </w:pPr>
            <w:r>
              <w:t>Il contient l’identifiant retourné par la méthode d’authentification auprès de l’API. C’est cette UID qui est utilisé pour toutes les transactions avec l’API.</w:t>
            </w:r>
          </w:p>
        </w:tc>
      </w:tr>
      <w:tr w:rsidR="00197C74" w:rsidRPr="003A4596" w14:paraId="3C5234D6" w14:textId="77777777" w:rsidTr="00E62475">
        <w:trPr>
          <w:trHeight w:val="454"/>
        </w:trPr>
        <w:tc>
          <w:tcPr>
            <w:tcW w:w="2376" w:type="dxa"/>
          </w:tcPr>
          <w:p w14:paraId="5099D010" w14:textId="77777777" w:rsidR="00197C74" w:rsidRDefault="00197C74" w:rsidP="00E62475">
            <w:pPr>
              <w:pStyle w:val="tbnormal"/>
              <w:jc w:val="left"/>
            </w:pPr>
            <w:r>
              <w:t>passapiaccess</w:t>
            </w:r>
          </w:p>
        </w:tc>
        <w:tc>
          <w:tcPr>
            <w:tcW w:w="4984" w:type="dxa"/>
          </w:tcPr>
          <w:p w14:paraId="37CFDCB1" w14:textId="77777777" w:rsidR="00197C74" w:rsidRDefault="00197C74" w:rsidP="00E62475">
            <w:pPr>
              <w:pStyle w:val="tbnormal"/>
            </w:pPr>
            <w:r>
              <w:t xml:space="preserve">Il prend la valeur qui se trouve dans le nœud </w:t>
            </w:r>
            <w:r w:rsidRPr="00A87708">
              <w:rPr>
                <w:b/>
              </w:rPr>
              <w:t>odoosim/odoo/password</w:t>
            </w:r>
            <w:r>
              <w:t xml:space="preserve"> du fichier </w:t>
            </w:r>
            <w:r w:rsidRPr="00A87708">
              <w:rPr>
                <w:b/>
              </w:rPr>
              <w:t>settings.xml</w:t>
            </w:r>
            <w:r>
              <w:t xml:space="preserve">. Ce mot de passe couplé à l’attribut précédent permet de s’authentifier sur le point de terminaison </w:t>
            </w:r>
            <w:r w:rsidRPr="00A87708">
              <w:rPr>
                <w:b/>
              </w:rPr>
              <w:t>xmlrpc/2/object</w:t>
            </w:r>
            <w:r>
              <w:t xml:space="preserve"> de l’API.</w:t>
            </w:r>
          </w:p>
        </w:tc>
      </w:tr>
      <w:tr w:rsidR="00197C74" w:rsidRPr="003A4596" w14:paraId="3F3B693E" w14:textId="77777777" w:rsidTr="00E62475">
        <w:trPr>
          <w:trHeight w:val="454"/>
        </w:trPr>
        <w:tc>
          <w:tcPr>
            <w:tcW w:w="2376" w:type="dxa"/>
          </w:tcPr>
          <w:p w14:paraId="38C1DAF9" w14:textId="77777777" w:rsidR="00197C74" w:rsidRDefault="00197C74" w:rsidP="00E62475">
            <w:pPr>
              <w:pStyle w:val="tbnormal"/>
              <w:jc w:val="left"/>
            </w:pPr>
            <w:r>
              <w:t>idStock</w:t>
            </w:r>
          </w:p>
        </w:tc>
        <w:tc>
          <w:tcPr>
            <w:tcW w:w="4984" w:type="dxa"/>
          </w:tcPr>
          <w:p w14:paraId="7FFA4524" w14:textId="77777777" w:rsidR="00197C74" w:rsidRDefault="00197C74" w:rsidP="00E62475">
            <w:pPr>
              <w:pStyle w:val="tbnormal"/>
            </w:pPr>
            <w:r>
              <w:t xml:space="preserve">Il prend la valeur du stock par défaut de la société. Laquelle est récupérée dans la phase de configuration en exécutant une requête de lecture avec comme critère la valeur qui se trouve dans le fichier de configuration XML, dans le nœud </w:t>
            </w:r>
            <w:r w:rsidRPr="006136BE">
              <w:rPr>
                <w:b/>
              </w:rPr>
              <w:t>odoosim/odoo/defaultstock/name</w:t>
            </w:r>
            <w:r>
              <w:t>.</w:t>
            </w:r>
          </w:p>
        </w:tc>
      </w:tr>
      <w:tr w:rsidR="00197C74" w:rsidRPr="003A4596" w14:paraId="147EB19E" w14:textId="77777777" w:rsidTr="00E62475">
        <w:trPr>
          <w:trHeight w:val="454"/>
        </w:trPr>
        <w:tc>
          <w:tcPr>
            <w:tcW w:w="2376" w:type="dxa"/>
          </w:tcPr>
          <w:p w14:paraId="65415067" w14:textId="77777777" w:rsidR="00197C74" w:rsidRDefault="00197C74" w:rsidP="00E62475">
            <w:pPr>
              <w:pStyle w:val="tbnormal"/>
              <w:jc w:val="left"/>
            </w:pPr>
            <w:r>
              <w:t>idAccountSaleProduct</w:t>
            </w:r>
          </w:p>
        </w:tc>
        <w:tc>
          <w:tcPr>
            <w:tcW w:w="4984" w:type="dxa"/>
          </w:tcPr>
          <w:p w14:paraId="15B67A4E" w14:textId="77777777" w:rsidR="00197C74" w:rsidRDefault="00197C74" w:rsidP="00E62475">
            <w:pPr>
              <w:pStyle w:val="tbnormal"/>
            </w:pPr>
            <w:r>
              <w:t xml:space="preserve">Il prend la valeur de l’id généré par Odoo pour le compte </w:t>
            </w:r>
            <w:r w:rsidRPr="00B13DD9">
              <w:rPr>
                <w:b/>
              </w:rPr>
              <w:t>3200 Ventes marchandises</w:t>
            </w:r>
            <w:r>
              <w:t xml:space="preserve">. Laquelle est récupérée dans la phase de configuration en exécutant une requête de lecture avec comme critère la valeur qui se trouve dans le fichier de configuration XML, dans le nœud </w:t>
            </w:r>
            <w:r w:rsidRPr="006136BE">
              <w:rPr>
                <w:b/>
              </w:rPr>
              <w:t>odoosim/odoo/defaults</w:t>
            </w:r>
            <w:r>
              <w:rPr>
                <w:b/>
              </w:rPr>
              <w:t>ales</w:t>
            </w:r>
            <w:r w:rsidRPr="006136BE">
              <w:rPr>
                <w:b/>
              </w:rPr>
              <w:t>/</w:t>
            </w:r>
            <w:r>
              <w:t xml:space="preserve"> </w:t>
            </w:r>
            <w:r w:rsidRPr="00B13DD9">
              <w:rPr>
                <w:b/>
              </w:rPr>
              <w:t>accountingPayment</w:t>
            </w:r>
            <w:r>
              <w:t>.</w:t>
            </w:r>
          </w:p>
        </w:tc>
      </w:tr>
      <w:tr w:rsidR="00197C74" w:rsidRPr="003A4596" w14:paraId="1C6FBD4F" w14:textId="77777777" w:rsidTr="00E62475">
        <w:trPr>
          <w:trHeight w:val="454"/>
        </w:trPr>
        <w:tc>
          <w:tcPr>
            <w:tcW w:w="2376" w:type="dxa"/>
          </w:tcPr>
          <w:p w14:paraId="5B70C57A" w14:textId="77777777" w:rsidR="00197C74" w:rsidRDefault="00197C74" w:rsidP="00E62475">
            <w:pPr>
              <w:pStyle w:val="tbnormal"/>
              <w:jc w:val="left"/>
            </w:pPr>
            <w:r>
              <w:t>idJournalSaleProduct</w:t>
            </w:r>
          </w:p>
        </w:tc>
        <w:tc>
          <w:tcPr>
            <w:tcW w:w="4984" w:type="dxa"/>
          </w:tcPr>
          <w:p w14:paraId="1054B350" w14:textId="77777777" w:rsidR="00197C74" w:rsidRDefault="00197C74" w:rsidP="00E62475">
            <w:pPr>
              <w:pStyle w:val="tbnormal"/>
            </w:pPr>
            <w:r>
              <w:t xml:space="preserve">Il prend la valeur de l’id généré par Odoo pour le journal où les transactions de vente sont écrites. Laquelle est récupérée dans la phase de configuration en exécutant une requête de lecture avec comme critère la valeur qui se trouve dans le fichier de configuration XML, dans le nœud </w:t>
            </w:r>
            <w:r w:rsidRPr="006136BE">
              <w:rPr>
                <w:b/>
              </w:rPr>
              <w:t>odoosim/odoo/defaults</w:t>
            </w:r>
            <w:r>
              <w:rPr>
                <w:b/>
              </w:rPr>
              <w:t>ales</w:t>
            </w:r>
            <w:r w:rsidRPr="006136BE">
              <w:rPr>
                <w:b/>
              </w:rPr>
              <w:t>/</w:t>
            </w:r>
            <w:r>
              <w:t xml:space="preserve"> </w:t>
            </w:r>
            <w:r w:rsidRPr="00295D79">
              <w:rPr>
                <w:b/>
              </w:rPr>
              <w:t>journalPayment</w:t>
            </w:r>
            <w:r>
              <w:t>.</w:t>
            </w:r>
          </w:p>
        </w:tc>
      </w:tr>
      <w:tr w:rsidR="00197C74" w:rsidRPr="003A4596" w14:paraId="6871C0E8" w14:textId="77777777" w:rsidTr="00E62475">
        <w:trPr>
          <w:trHeight w:val="454"/>
        </w:trPr>
        <w:tc>
          <w:tcPr>
            <w:tcW w:w="2376" w:type="dxa"/>
          </w:tcPr>
          <w:p w14:paraId="05BE50DA" w14:textId="77777777" w:rsidR="00197C74" w:rsidRDefault="00197C74" w:rsidP="00E62475">
            <w:pPr>
              <w:pStyle w:val="tbnormal"/>
              <w:jc w:val="left"/>
            </w:pPr>
            <w:r>
              <w:t>idAccountDebitors</w:t>
            </w:r>
          </w:p>
        </w:tc>
        <w:tc>
          <w:tcPr>
            <w:tcW w:w="4984" w:type="dxa"/>
          </w:tcPr>
          <w:p w14:paraId="713063CE" w14:textId="77777777" w:rsidR="00197C74" w:rsidRDefault="00197C74" w:rsidP="00E62475">
            <w:pPr>
              <w:pStyle w:val="tbnormal"/>
            </w:pPr>
            <w:r>
              <w:t xml:space="preserve">Il prend la valeur de l’id généré par Odoo pour le compte </w:t>
            </w:r>
            <w:r w:rsidRPr="00295D79">
              <w:rPr>
                <w:b/>
              </w:rPr>
              <w:t>1100 Débiteurs</w:t>
            </w:r>
            <w:r>
              <w:t xml:space="preserve">. Laquelle est récupérée dans la phase de configuration en exécutant une requête de lecture avec comme critère la valeur </w:t>
            </w:r>
            <w:r>
              <w:lastRenderedPageBreak/>
              <w:t xml:space="preserve">qui se trouve dans le fichier de configuration XML, dans le nœud </w:t>
            </w:r>
            <w:r w:rsidRPr="006136BE">
              <w:rPr>
                <w:b/>
              </w:rPr>
              <w:t>odoosim/odoo/defaults</w:t>
            </w:r>
            <w:r>
              <w:rPr>
                <w:b/>
              </w:rPr>
              <w:t>ales</w:t>
            </w:r>
            <w:r w:rsidRPr="006136BE">
              <w:rPr>
                <w:b/>
              </w:rPr>
              <w:t>/</w:t>
            </w:r>
            <w:r>
              <w:t xml:space="preserve"> </w:t>
            </w:r>
            <w:r w:rsidRPr="00295D79">
              <w:rPr>
                <w:b/>
              </w:rPr>
              <w:t>accountDebitors</w:t>
            </w:r>
            <w:r>
              <w:t>.</w:t>
            </w:r>
          </w:p>
        </w:tc>
      </w:tr>
      <w:tr w:rsidR="00197C74" w:rsidRPr="003A4596" w14:paraId="7E124A81" w14:textId="77777777" w:rsidTr="00E62475">
        <w:trPr>
          <w:trHeight w:val="454"/>
        </w:trPr>
        <w:tc>
          <w:tcPr>
            <w:tcW w:w="2376" w:type="dxa"/>
          </w:tcPr>
          <w:p w14:paraId="6F0273D9" w14:textId="77777777" w:rsidR="00197C74" w:rsidRDefault="00197C74" w:rsidP="00E62475">
            <w:pPr>
              <w:pStyle w:val="tbnormal"/>
              <w:jc w:val="left"/>
            </w:pPr>
            <w:r>
              <w:lastRenderedPageBreak/>
              <w:t>collaborators</w:t>
            </w:r>
          </w:p>
        </w:tc>
        <w:tc>
          <w:tcPr>
            <w:tcW w:w="4984" w:type="dxa"/>
          </w:tcPr>
          <w:p w14:paraId="4C23376E" w14:textId="77777777" w:rsidR="00197C74" w:rsidRDefault="00197C74" w:rsidP="00E62475">
            <w:pPr>
              <w:pStyle w:val="tbnormal"/>
            </w:pPr>
            <w:r>
              <w:t>Il permet de faire l’association avec la classe Collaborator. Toutes les instances dans cette liste correspondent aux participants qui se trouvent dans le fichier de configuration XML.</w:t>
            </w:r>
          </w:p>
        </w:tc>
      </w:tr>
      <w:tr w:rsidR="00197C74" w:rsidRPr="003A4596" w14:paraId="3B9B6650" w14:textId="77777777" w:rsidTr="00E62475">
        <w:trPr>
          <w:trHeight w:val="454"/>
        </w:trPr>
        <w:tc>
          <w:tcPr>
            <w:tcW w:w="2376" w:type="dxa"/>
          </w:tcPr>
          <w:p w14:paraId="1EC12503" w14:textId="77777777" w:rsidR="00197C74" w:rsidRDefault="00197C74" w:rsidP="00E62475">
            <w:pPr>
              <w:pStyle w:val="tbnormal"/>
              <w:jc w:val="left"/>
            </w:pPr>
            <w:r>
              <w:t>offers</w:t>
            </w:r>
          </w:p>
        </w:tc>
        <w:tc>
          <w:tcPr>
            <w:tcW w:w="4984" w:type="dxa"/>
          </w:tcPr>
          <w:p w14:paraId="72B5982A" w14:textId="77777777" w:rsidR="00197C74" w:rsidRDefault="00197C74" w:rsidP="00E62475">
            <w:pPr>
              <w:pStyle w:val="tbnormal"/>
            </w:pPr>
            <w:r>
              <w:t>Chaque jour de simulation, le simulateur lit la quantité de chaque produit et le prix. Sur cette base, il créé une instance de la classe Offer qu’il stock dans cette liste.</w:t>
            </w:r>
          </w:p>
        </w:tc>
      </w:tr>
      <w:tr w:rsidR="00197C74" w:rsidRPr="003A4596" w14:paraId="3AC3F1D0" w14:textId="77777777" w:rsidTr="00E62475">
        <w:trPr>
          <w:trHeight w:val="472"/>
        </w:trPr>
        <w:tc>
          <w:tcPr>
            <w:tcW w:w="2376" w:type="dxa"/>
          </w:tcPr>
          <w:p w14:paraId="53B0E9FF" w14:textId="77777777" w:rsidR="00197C74" w:rsidRDefault="00197C74" w:rsidP="00E62475">
            <w:pPr>
              <w:pStyle w:val="tbnormal"/>
              <w:jc w:val="left"/>
            </w:pPr>
            <w:r>
              <w:t>exchanges</w:t>
            </w:r>
          </w:p>
        </w:tc>
        <w:tc>
          <w:tcPr>
            <w:tcW w:w="4984" w:type="dxa"/>
          </w:tcPr>
          <w:p w14:paraId="450DBACC" w14:textId="77777777" w:rsidR="00197C74" w:rsidRDefault="00197C74" w:rsidP="00E62475">
            <w:pPr>
              <w:pStyle w:val="tbnormal"/>
            </w:pPr>
            <w:r>
              <w:t>Cette liste d’objet Exchange contient les ventes que la société fait avec un revendeur.</w:t>
            </w:r>
          </w:p>
        </w:tc>
      </w:tr>
      <w:tr w:rsidR="00197C74" w:rsidRPr="003A4596" w14:paraId="37654880" w14:textId="77777777" w:rsidTr="00E62475">
        <w:trPr>
          <w:trHeight w:val="454"/>
        </w:trPr>
        <w:tc>
          <w:tcPr>
            <w:tcW w:w="2376" w:type="dxa"/>
          </w:tcPr>
          <w:p w14:paraId="0A2079E7" w14:textId="77777777" w:rsidR="00197C74" w:rsidRDefault="00197C74" w:rsidP="00E62475">
            <w:pPr>
              <w:pStyle w:val="tbnormal"/>
              <w:jc w:val="left"/>
            </w:pPr>
            <w:r>
              <w:t>banker</w:t>
            </w:r>
          </w:p>
        </w:tc>
        <w:tc>
          <w:tcPr>
            <w:tcW w:w="4984" w:type="dxa"/>
          </w:tcPr>
          <w:p w14:paraId="1AF15562" w14:textId="77777777" w:rsidR="00197C74" w:rsidRDefault="00197C74" w:rsidP="00E62475">
            <w:pPr>
              <w:pStyle w:val="tbnormal"/>
            </w:pPr>
            <w:r>
              <w:t>Le banquier de la société.</w:t>
            </w:r>
          </w:p>
        </w:tc>
      </w:tr>
      <w:tr w:rsidR="00197C74" w:rsidRPr="003A4596" w14:paraId="5769ABF4" w14:textId="77777777" w:rsidTr="00E62475">
        <w:trPr>
          <w:trHeight w:val="454"/>
        </w:trPr>
        <w:tc>
          <w:tcPr>
            <w:tcW w:w="2376" w:type="dxa"/>
          </w:tcPr>
          <w:p w14:paraId="439B1D4F" w14:textId="77777777" w:rsidR="00197C74" w:rsidRDefault="00197C74" w:rsidP="00E62475">
            <w:pPr>
              <w:pStyle w:val="tbnormal"/>
              <w:jc w:val="left"/>
            </w:pPr>
            <w:r>
              <w:t>shareholder</w:t>
            </w:r>
          </w:p>
        </w:tc>
        <w:tc>
          <w:tcPr>
            <w:tcW w:w="4984" w:type="dxa"/>
          </w:tcPr>
          <w:p w14:paraId="30C02C21" w14:textId="77777777" w:rsidR="00197C74" w:rsidRDefault="00197C74" w:rsidP="00E62475">
            <w:pPr>
              <w:pStyle w:val="tbnormal"/>
            </w:pPr>
            <w:r>
              <w:t>Les actionnaires.</w:t>
            </w:r>
          </w:p>
        </w:tc>
      </w:tr>
    </w:tbl>
    <w:p w14:paraId="28D812F2" w14:textId="77777777" w:rsidR="00197C74" w:rsidRDefault="00197C74" w:rsidP="00197C74">
      <w:pPr>
        <w:pStyle w:val="tbnormal"/>
      </w:pPr>
    </w:p>
    <w:p w14:paraId="5F946A32" w14:textId="5BBAF50D" w:rsidR="00B30D56" w:rsidRDefault="00B30D56" w:rsidP="00B30D56">
      <w:pPr>
        <w:pStyle w:val="tbtitre1"/>
      </w:pPr>
      <w:r>
        <w:t>Demande de ratification</w:t>
      </w:r>
    </w:p>
    <w:p w14:paraId="2E57DB5A" w14:textId="58EBC0B9" w:rsidR="00B30D56" w:rsidRDefault="004A560B" w:rsidP="00B30D56">
      <w:pPr>
        <w:pStyle w:val="tbnormal"/>
      </w:pPr>
      <w:r>
        <w:t>La problématique, la démarche et les résultats à atteindre ont été définis dans un document se nommant demande de ratification. Il est accessible dans les annexes :</w:t>
      </w:r>
    </w:p>
    <w:p w14:paraId="674D56CA" w14:textId="2360D851" w:rsidR="004A560B" w:rsidRPr="004A560B" w:rsidRDefault="004A560B" w:rsidP="00B30D56">
      <w:pPr>
        <w:pStyle w:val="tbnormal"/>
        <w:rPr>
          <w:b/>
        </w:rPr>
      </w:pPr>
      <w:r w:rsidRPr="004A560B">
        <w:rPr>
          <w:b/>
        </w:rPr>
        <w:t>TB.AT.Demande de ratification.pdf</w:t>
      </w:r>
    </w:p>
    <w:sectPr w:rsidR="004A560B" w:rsidRPr="004A560B"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377EB8" w14:textId="77777777" w:rsidR="00793958" w:rsidRDefault="00793958" w:rsidP="005F2F96">
      <w:pPr>
        <w:spacing w:after="0" w:line="240" w:lineRule="auto"/>
      </w:pPr>
      <w:r>
        <w:separator/>
      </w:r>
    </w:p>
  </w:endnote>
  <w:endnote w:type="continuationSeparator" w:id="0">
    <w:p w14:paraId="6FCE4C2D" w14:textId="77777777" w:rsidR="00793958" w:rsidRDefault="00793958"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E62475" w:rsidRPr="00D171B1" w:rsidRDefault="00E62475"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38A1E4" w14:textId="77777777" w:rsidR="00793958" w:rsidRDefault="00793958" w:rsidP="005F2F96">
      <w:pPr>
        <w:spacing w:after="0" w:line="240" w:lineRule="auto"/>
      </w:pPr>
      <w:r>
        <w:separator/>
      </w:r>
    </w:p>
  </w:footnote>
  <w:footnote w:type="continuationSeparator" w:id="0">
    <w:p w14:paraId="2AA54BA2" w14:textId="77777777" w:rsidR="00793958" w:rsidRDefault="00793958" w:rsidP="005F2F96">
      <w:pPr>
        <w:spacing w:after="0" w:line="240" w:lineRule="auto"/>
      </w:pPr>
      <w:r>
        <w:continuationSeparator/>
      </w:r>
    </w:p>
  </w:footnote>
  <w:footnote w:id="1">
    <w:p w14:paraId="5D59FDE6" w14:textId="77777777" w:rsidR="00E62475" w:rsidRDefault="00E62475"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E62475" w:rsidRDefault="00E62475">
      <w:pPr>
        <w:pStyle w:val="Notedebasdepage"/>
      </w:pPr>
      <w:r>
        <w:rPr>
          <w:rStyle w:val="Appelnotedebasdep"/>
        </w:rPr>
        <w:footnoteRef/>
      </w:r>
      <w:r>
        <w:t xml:space="preserve"> </w:t>
      </w:r>
      <w:r w:rsidRPr="003A3266">
        <w:t>https://www.youtube.com/watch?v=1zL1gqYJdqk</w:t>
      </w:r>
    </w:p>
  </w:footnote>
  <w:footnote w:id="3">
    <w:p w14:paraId="7CE3476B" w14:textId="6BAFB87F" w:rsidR="00E62475" w:rsidRDefault="00E62475">
      <w:pPr>
        <w:pStyle w:val="Notedebasdepage"/>
      </w:pPr>
      <w:r>
        <w:rPr>
          <w:rStyle w:val="Appelnotedebasdep"/>
        </w:rPr>
        <w:footnoteRef/>
      </w:r>
      <w:r>
        <w:t xml:space="preserve"> </w:t>
      </w:r>
      <w:r w:rsidRPr="00CD2542">
        <w:t>https://erpsim.hec.ca/en/team</w:t>
      </w:r>
    </w:p>
  </w:footnote>
  <w:footnote w:id="4">
    <w:p w14:paraId="6218543D" w14:textId="77777777" w:rsidR="00E62475" w:rsidRDefault="00E62475"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E62475" w:rsidRDefault="00E62475">
      <w:pPr>
        <w:pStyle w:val="Notedebasdepage"/>
      </w:pPr>
      <w:r>
        <w:rPr>
          <w:rStyle w:val="Appelnotedebasdep"/>
        </w:rPr>
        <w:footnoteRef/>
      </w:r>
      <w:r>
        <w:t xml:space="preserve"> Mot inventé</w:t>
      </w:r>
    </w:p>
  </w:footnote>
  <w:footnote w:id="6">
    <w:p w14:paraId="5ED618AB" w14:textId="5DB201CF" w:rsidR="00E62475" w:rsidRDefault="00E62475">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E62475" w:rsidRDefault="00E62475">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E62475" w:rsidRDefault="00E62475">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E62475" w:rsidRDefault="00E62475"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10">
    <w:p w14:paraId="11422D5A" w14:textId="444D3611" w:rsidR="00E62475" w:rsidRDefault="00E62475"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1">
    <w:p w14:paraId="68B49025" w14:textId="046004ED" w:rsidR="00E62475" w:rsidRDefault="00E62475">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E62475" w:rsidRDefault="00E62475">
      <w:pPr>
        <w:pStyle w:val="Notedebasdepage"/>
      </w:pPr>
      <w:r>
        <w:rPr>
          <w:rStyle w:val="Appelnotedebasdep"/>
        </w:rPr>
        <w:footnoteRef/>
      </w:r>
      <w:r>
        <w:t xml:space="preserve"> </w:t>
      </w:r>
      <w:r w:rsidRPr="008834E8">
        <w:t>https://erpsim.hec.ca/en/explore</w:t>
      </w:r>
    </w:p>
  </w:footnote>
  <w:footnote w:id="13">
    <w:p w14:paraId="058C30A9" w14:textId="09D3B130" w:rsidR="00E62475" w:rsidRDefault="00E62475">
      <w:pPr>
        <w:pStyle w:val="Notedebasdepage"/>
      </w:pPr>
      <w:r>
        <w:rPr>
          <w:rStyle w:val="Appelnotedebasdep"/>
        </w:rPr>
        <w:footnoteRef/>
      </w:r>
      <w:r>
        <w:t xml:space="preserve"> </w:t>
      </w:r>
      <w:r w:rsidRPr="008834E8">
        <w:t>https://erpsim.hec.ca/en/explore</w:t>
      </w:r>
    </w:p>
  </w:footnote>
  <w:footnote w:id="14">
    <w:p w14:paraId="08123FA5" w14:textId="4C81E313" w:rsidR="00E62475" w:rsidRDefault="00E62475">
      <w:pPr>
        <w:pStyle w:val="Notedebasdepage"/>
      </w:pPr>
      <w:r>
        <w:rPr>
          <w:rStyle w:val="Appelnotedebasdep"/>
        </w:rPr>
        <w:footnoteRef/>
      </w:r>
      <w:r>
        <w:t xml:space="preserve"> </w:t>
      </w:r>
      <w:r w:rsidRPr="008834E8">
        <w:t>https://erpsim.hec.ca/en/explore</w:t>
      </w:r>
    </w:p>
  </w:footnote>
  <w:footnote w:id="15">
    <w:p w14:paraId="5F4AA8CB" w14:textId="65572A84" w:rsidR="00E62475" w:rsidRDefault="00E62475">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E62475" w:rsidRDefault="00E62475">
      <w:pPr>
        <w:pStyle w:val="Notedebasdepage"/>
      </w:pPr>
      <w:r>
        <w:rPr>
          <w:rStyle w:val="Appelnotedebasdep"/>
        </w:rPr>
        <w:footnoteRef/>
      </w:r>
      <w:r>
        <w:t xml:space="preserve"> </w:t>
      </w:r>
      <w:r w:rsidRPr="002D76C9">
        <w:t>www.odoo.com/fr_FR/</w:t>
      </w:r>
    </w:p>
  </w:footnote>
  <w:footnote w:id="17">
    <w:p w14:paraId="5937E250" w14:textId="0E4B7382" w:rsidR="00E62475" w:rsidRDefault="00E62475">
      <w:pPr>
        <w:pStyle w:val="Notedebasdepage"/>
      </w:pPr>
      <w:r>
        <w:rPr>
          <w:rStyle w:val="Appelnotedebasdep"/>
        </w:rPr>
        <w:footnoteRef/>
      </w:r>
      <w:r>
        <w:t xml:space="preserve"> </w:t>
      </w:r>
      <w:r w:rsidRPr="00EC7675">
        <w:t>https://www.odoo.com/fr_FR/</w:t>
      </w:r>
    </w:p>
  </w:footnote>
  <w:footnote w:id="18">
    <w:p w14:paraId="04AD0082" w14:textId="0193E2B6" w:rsidR="00E62475" w:rsidRDefault="00E62475">
      <w:pPr>
        <w:pStyle w:val="Notedebasdepage"/>
      </w:pPr>
      <w:r>
        <w:rPr>
          <w:rStyle w:val="Appelnotedebasdep"/>
        </w:rPr>
        <w:footnoteRef/>
      </w:r>
      <w:r>
        <w:t xml:space="preserve"> </w:t>
      </w:r>
      <w:r w:rsidRPr="00767483">
        <w:t>https://www.odoo.com/fr_FR/</w:t>
      </w:r>
    </w:p>
  </w:footnote>
  <w:footnote w:id="19">
    <w:p w14:paraId="51FC585D" w14:textId="44AD47DB" w:rsidR="00E62475" w:rsidRDefault="00E62475">
      <w:pPr>
        <w:pStyle w:val="Notedebasdepage"/>
      </w:pPr>
      <w:r>
        <w:rPr>
          <w:rStyle w:val="Appelnotedebasdep"/>
        </w:rPr>
        <w:footnoteRef/>
      </w:r>
      <w:r>
        <w:t xml:space="preserve"> </w:t>
      </w:r>
      <w:r w:rsidRPr="00A06989">
        <w:t>https://www.odoo.com/fr_FR/page/editions</w:t>
      </w:r>
    </w:p>
  </w:footnote>
  <w:footnote w:id="20">
    <w:p w14:paraId="747F8C0E" w14:textId="48897A03" w:rsidR="00E62475" w:rsidRDefault="00E62475">
      <w:pPr>
        <w:pStyle w:val="Notedebasdepage"/>
      </w:pPr>
      <w:r>
        <w:rPr>
          <w:rStyle w:val="Appelnotedebasdep"/>
        </w:rPr>
        <w:footnoteRef/>
      </w:r>
      <w:r>
        <w:t xml:space="preserve"> </w:t>
      </w:r>
      <w:r w:rsidRPr="00AC2754">
        <w:t>https://www.odoo.com/fr_FR/page/education-program</w:t>
      </w:r>
    </w:p>
  </w:footnote>
  <w:footnote w:id="21">
    <w:p w14:paraId="5032D0E6" w14:textId="19D0CBBC" w:rsidR="00E62475" w:rsidRDefault="00E62475">
      <w:pPr>
        <w:pStyle w:val="Notedebasdepage"/>
      </w:pPr>
      <w:r>
        <w:rPr>
          <w:rStyle w:val="Appelnotedebasdep"/>
        </w:rPr>
        <w:footnoteRef/>
      </w:r>
      <w:r>
        <w:t xml:space="preserve"> </w:t>
      </w:r>
      <w:r w:rsidRPr="00AC2754">
        <w:t>https://www.odoo.com/fr_FR/page/education-program</w:t>
      </w:r>
    </w:p>
  </w:footnote>
  <w:footnote w:id="22">
    <w:p w14:paraId="030D6061" w14:textId="67B20D03" w:rsidR="00E62475" w:rsidRDefault="00E62475">
      <w:pPr>
        <w:pStyle w:val="Notedebasdepage"/>
      </w:pPr>
      <w:r>
        <w:rPr>
          <w:rStyle w:val="Appelnotedebasdep"/>
        </w:rPr>
        <w:footnoteRef/>
      </w:r>
      <w:r>
        <w:t xml:space="preserve"> </w:t>
      </w:r>
      <w:r w:rsidRPr="00AE6E0E">
        <w:t>https://www.odoo.com/fr_FR/page/download</w:t>
      </w:r>
    </w:p>
  </w:footnote>
  <w:footnote w:id="23">
    <w:p w14:paraId="2021AF63" w14:textId="3B677291" w:rsidR="00E62475" w:rsidRDefault="00E62475">
      <w:pPr>
        <w:pStyle w:val="Notedebasdepage"/>
      </w:pPr>
      <w:r>
        <w:rPr>
          <w:rStyle w:val="Appelnotedebasdep"/>
        </w:rPr>
        <w:footnoteRef/>
      </w:r>
      <w:r>
        <w:t xml:space="preserve"> </w:t>
      </w:r>
      <w:r w:rsidRPr="00F87853">
        <w:t>https://www.odoo.com/documentation/9.0/index.html</w:t>
      </w:r>
    </w:p>
  </w:footnote>
  <w:footnote w:id="24">
    <w:p w14:paraId="1D3DC2D7" w14:textId="77FCDCA8" w:rsidR="00E62475" w:rsidRDefault="00E62475">
      <w:pPr>
        <w:pStyle w:val="Notedebasdepage"/>
      </w:pPr>
      <w:r>
        <w:rPr>
          <w:rStyle w:val="Appelnotedebasdep"/>
        </w:rPr>
        <w:footnoteRef/>
      </w:r>
      <w:r>
        <w:t xml:space="preserve"> </w:t>
      </w:r>
      <w:r w:rsidRPr="00F87853">
        <w:t>https://www.odoo.com/documentation/9.0/index.html</w:t>
      </w:r>
    </w:p>
  </w:footnote>
  <w:footnote w:id="25">
    <w:p w14:paraId="017C431E" w14:textId="55C5AAD8" w:rsidR="00E62475" w:rsidRDefault="00E62475">
      <w:pPr>
        <w:pStyle w:val="Notedebasdepage"/>
      </w:pPr>
      <w:r>
        <w:rPr>
          <w:rStyle w:val="Appelnotedebasdep"/>
        </w:rPr>
        <w:footnoteRef/>
      </w:r>
      <w:r>
        <w:t xml:space="preserve"> </w:t>
      </w:r>
      <w:r w:rsidRPr="00F87853">
        <w:t>https://www.odoo.com/documentation/9.0/index.html</w:t>
      </w:r>
    </w:p>
  </w:footnote>
  <w:footnote w:id="26">
    <w:p w14:paraId="637FB2FB" w14:textId="26B48B31" w:rsidR="00E62475" w:rsidRDefault="00E62475">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E62475" w:rsidRDefault="00E62475">
      <w:pPr>
        <w:pStyle w:val="Notedebasdepage"/>
      </w:pPr>
      <w:r>
        <w:rPr>
          <w:rStyle w:val="Appelnotedebasdep"/>
        </w:rPr>
        <w:footnoteRef/>
      </w:r>
      <w:r>
        <w:t xml:space="preserve"> </w:t>
      </w:r>
      <w:r w:rsidRPr="002A7FE4">
        <w:t>https://www.odoo.com/documentation/9.0/api_integration.html</w:t>
      </w:r>
    </w:p>
  </w:footnote>
  <w:footnote w:id="28">
    <w:p w14:paraId="6526C1F9" w14:textId="4DFE72F4" w:rsidR="00E62475" w:rsidRDefault="00E62475">
      <w:pPr>
        <w:pStyle w:val="Notedebasdepage"/>
      </w:pPr>
      <w:r>
        <w:rPr>
          <w:rStyle w:val="Appelnotedebasdep"/>
        </w:rPr>
        <w:footnoteRef/>
      </w:r>
      <w:r>
        <w:t xml:space="preserve"> </w:t>
      </w:r>
      <w:r w:rsidRPr="0006142C">
        <w:t>http://www.bpmb.de/images/BPMN2_0_Poster_FR.pdf</w:t>
      </w:r>
    </w:p>
  </w:footnote>
  <w:footnote w:id="29">
    <w:p w14:paraId="3792006A" w14:textId="77777777" w:rsidR="00E62475" w:rsidRDefault="00E62475" w:rsidP="00483FF3">
      <w:pPr>
        <w:pStyle w:val="Notedebasdepage"/>
      </w:pPr>
      <w:r>
        <w:rPr>
          <w:rStyle w:val="Appelnotedebasdep"/>
        </w:rPr>
        <w:footnoteRef/>
      </w:r>
      <w:r>
        <w:t xml:space="preserve"> </w:t>
      </w:r>
      <w:r w:rsidRPr="00DF0683">
        <w:t>http://logistique-pour-tous.fr/flux-pousse-ou-flux-tire/</w:t>
      </w:r>
    </w:p>
  </w:footnote>
  <w:footnote w:id="30">
    <w:p w14:paraId="7726ADE2" w14:textId="77777777" w:rsidR="00E62475" w:rsidRDefault="00E62475" w:rsidP="00483FF3">
      <w:pPr>
        <w:pStyle w:val="Notedebasdepage"/>
      </w:pPr>
      <w:r>
        <w:rPr>
          <w:rStyle w:val="Appelnotedebasdep"/>
        </w:rPr>
        <w:footnoteRef/>
      </w:r>
      <w:r>
        <w:t xml:space="preserve"> </w:t>
      </w:r>
      <w:r w:rsidRPr="00C55E4D">
        <w:t>http://logistique-pour-tous.fr/flux-pousse-ou-flux-tire/</w:t>
      </w:r>
    </w:p>
  </w:footnote>
  <w:footnote w:id="31">
    <w:p w14:paraId="758E23D0" w14:textId="77777777" w:rsidR="00E62475" w:rsidRPr="005F2F96" w:rsidRDefault="00E62475"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2">
    <w:p w14:paraId="6900DBDF" w14:textId="77777777" w:rsidR="00E62475" w:rsidRDefault="00E62475"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3">
    <w:p w14:paraId="60FFD6D9" w14:textId="77777777" w:rsidR="00E62475" w:rsidRDefault="00E62475" w:rsidP="003C6CA5">
      <w:pPr>
        <w:pStyle w:val="Notedebasdepage"/>
      </w:pPr>
      <w:r>
        <w:rPr>
          <w:rStyle w:val="Appelnotedebasdep"/>
        </w:rPr>
        <w:footnoteRef/>
      </w:r>
      <w:r>
        <w:t xml:space="preserve"> </w:t>
      </w:r>
      <w:r w:rsidRPr="00D51CD4">
        <w:t>Restaurants, discothèques, bars et cafés.</w:t>
      </w:r>
    </w:p>
  </w:footnote>
  <w:footnote w:id="34">
    <w:p w14:paraId="48CAE9BE" w14:textId="2F4E9BA3" w:rsidR="00FA13C2" w:rsidRDefault="00FA13C2">
      <w:pPr>
        <w:pStyle w:val="Notedebasdepage"/>
      </w:pPr>
      <w:r>
        <w:rPr>
          <w:rStyle w:val="Appelnotedebasdep"/>
        </w:rPr>
        <w:footnoteRef/>
      </w:r>
      <w:r>
        <w:t xml:space="preserve"> </w:t>
      </w:r>
      <w:r w:rsidRPr="00FA13C2">
        <w:t>https://docs.oracle.com/javase/7/docs/api/java/util/logging/Logger.html</w:t>
      </w:r>
    </w:p>
  </w:footnote>
  <w:footnote w:id="35">
    <w:p w14:paraId="04962A0A" w14:textId="29E18259" w:rsidR="00870AD0" w:rsidRDefault="00870AD0">
      <w:pPr>
        <w:pStyle w:val="Notedebasdepage"/>
      </w:pPr>
      <w:r>
        <w:rPr>
          <w:rStyle w:val="Appelnotedebasdep"/>
        </w:rPr>
        <w:footnoteRef/>
      </w:r>
      <w:r>
        <w:t xml:space="preserve"> </w:t>
      </w:r>
      <w:r w:rsidRPr="00870AD0">
        <w:t>https://docs.oracle.com/javase/7/docs/api/java/lang/Thread.html</w:t>
      </w:r>
    </w:p>
  </w:footnote>
  <w:footnote w:id="36">
    <w:p w14:paraId="206EE6A6" w14:textId="77777777" w:rsidR="00E62475" w:rsidRDefault="00E62475" w:rsidP="006F69C3">
      <w:pPr>
        <w:pStyle w:val="Notedebasdepage"/>
      </w:pPr>
      <w:r>
        <w:rPr>
          <w:rStyle w:val="Appelnotedebasdep"/>
        </w:rPr>
        <w:footnoteRef/>
      </w:r>
      <w:r>
        <w:t xml:space="preserve"> </w:t>
      </w:r>
      <w:r w:rsidRPr="00E7772D">
        <w:t>https://www.odoo.com/documentation/9.0/api_integration.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E62475" w:rsidRDefault="00E62475"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E62475" w:rsidRDefault="00E62475"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5670B">
      <w:rPr>
        <w:rStyle w:val="Numrodepage"/>
        <w:noProof/>
      </w:rPr>
      <w:t>29</w:t>
    </w:r>
    <w:r>
      <w:rPr>
        <w:rStyle w:val="Numrodepage"/>
      </w:rPr>
      <w:fldChar w:fldCharType="end"/>
    </w:r>
  </w:p>
  <w:p w14:paraId="77195F3A" w14:textId="77777777" w:rsidR="00E62475" w:rsidRDefault="00E62475"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E62475" w:rsidRDefault="00E62475"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A5D4D">
      <w:rPr>
        <w:rStyle w:val="Numrodepage"/>
        <w:noProof/>
      </w:rPr>
      <w:t>1</w:t>
    </w:r>
    <w:r>
      <w:rPr>
        <w:rStyle w:val="Numrodepage"/>
      </w:rPr>
      <w:fldChar w:fldCharType="end"/>
    </w:r>
  </w:p>
  <w:p w14:paraId="1059C417" w14:textId="77777777" w:rsidR="00E62475" w:rsidRDefault="00E62475"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E62475" w:rsidRPr="00D171B1" w:rsidRDefault="00E62475"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E62475" w:rsidRDefault="00E62475"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E62475" w:rsidRPr="00D171B1" w:rsidRDefault="00E62475"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E62475" w:rsidRDefault="00E62475"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5670B">
      <w:rPr>
        <w:rStyle w:val="Numrodepage"/>
        <w:noProof/>
      </w:rPr>
      <w:t>2</w:t>
    </w:r>
    <w:r>
      <w:rPr>
        <w:rStyle w:val="Numrodepage"/>
      </w:rPr>
      <w:fldChar w:fldCharType="end"/>
    </w:r>
  </w:p>
  <w:p w14:paraId="39570FD1" w14:textId="77777777" w:rsidR="00E62475" w:rsidRPr="00D171B1" w:rsidRDefault="00E62475"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E62475" w:rsidRDefault="00E62475"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5670B">
      <w:rPr>
        <w:rStyle w:val="Numrodepage"/>
        <w:noProof/>
      </w:rPr>
      <w:t>107</w:t>
    </w:r>
    <w:r>
      <w:rPr>
        <w:rStyle w:val="Numrodepage"/>
      </w:rPr>
      <w:fldChar w:fldCharType="end"/>
    </w:r>
  </w:p>
  <w:p w14:paraId="21A99286" w14:textId="77777777" w:rsidR="00E62475" w:rsidRDefault="00E62475"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E62475" w:rsidRDefault="00E62475"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5670B">
      <w:rPr>
        <w:rStyle w:val="Numrodepage"/>
        <w:noProof/>
      </w:rPr>
      <w:t>1</w:t>
    </w:r>
    <w:r>
      <w:rPr>
        <w:rStyle w:val="Numrodepage"/>
      </w:rPr>
      <w:fldChar w:fldCharType="end"/>
    </w:r>
  </w:p>
  <w:p w14:paraId="4D4904F1" w14:textId="77777777" w:rsidR="00E62475" w:rsidRDefault="00E62475"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E62475" w:rsidRPr="00D171B1" w:rsidRDefault="00E62475"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E62475" w:rsidRDefault="00E62475"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E62475" w:rsidRDefault="00E62475">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E62475" w:rsidRPr="00D171B1" w:rsidRDefault="00E62475"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E62475" w:rsidRDefault="00E62475"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A5D4D">
      <w:rPr>
        <w:rStyle w:val="Numrodepage"/>
        <w:noProof/>
      </w:rPr>
      <w:t>6</w:t>
    </w:r>
    <w:r>
      <w:rPr>
        <w:rStyle w:val="Numrodepage"/>
      </w:rPr>
      <w:fldChar w:fldCharType="end"/>
    </w:r>
  </w:p>
  <w:p w14:paraId="629665B2" w14:textId="77777777" w:rsidR="00E62475" w:rsidRPr="00D171B1" w:rsidRDefault="00E62475"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E62475" w:rsidRDefault="00E62475"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A5D4D">
      <w:rPr>
        <w:rStyle w:val="Numrodepage"/>
        <w:noProof/>
      </w:rPr>
      <w:t>7</w:t>
    </w:r>
    <w:r>
      <w:rPr>
        <w:rStyle w:val="Numrodepage"/>
      </w:rPr>
      <w:fldChar w:fldCharType="end"/>
    </w:r>
  </w:p>
  <w:p w14:paraId="635AAA4F" w14:textId="77777777" w:rsidR="00E62475" w:rsidRDefault="00E62475"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E62475" w:rsidRDefault="00E62475"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A5D4D">
      <w:rPr>
        <w:rStyle w:val="Numrodepage"/>
        <w:noProof/>
      </w:rPr>
      <w:t>1</w:t>
    </w:r>
    <w:r>
      <w:rPr>
        <w:rStyle w:val="Numrodepage"/>
      </w:rPr>
      <w:fldChar w:fldCharType="end"/>
    </w:r>
  </w:p>
  <w:p w14:paraId="0BBE0EE9" w14:textId="77777777" w:rsidR="00E62475" w:rsidRDefault="00E62475"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E62475" w:rsidRPr="00D171B1" w:rsidRDefault="00E62475"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E62475" w:rsidRDefault="00E62475"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E62475" w:rsidRPr="00D171B1" w:rsidRDefault="00E62475"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E62475" w:rsidRDefault="00E62475"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A5D4D">
      <w:rPr>
        <w:rStyle w:val="Numrodepage"/>
        <w:noProof/>
      </w:rPr>
      <w:t>28</w:t>
    </w:r>
    <w:r>
      <w:rPr>
        <w:rStyle w:val="Numrodepage"/>
      </w:rPr>
      <w:fldChar w:fldCharType="end"/>
    </w:r>
  </w:p>
  <w:p w14:paraId="11480992" w14:textId="77777777" w:rsidR="00E62475" w:rsidRPr="00D171B1" w:rsidRDefault="00E62475"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5">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3">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5">
    <w:nsid w:val="79AD458F"/>
    <w:multiLevelType w:val="hybridMultilevel"/>
    <w:tmpl w:val="6302CB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4"/>
  </w:num>
  <w:num w:numId="2">
    <w:abstractNumId w:val="14"/>
  </w:num>
  <w:num w:numId="3">
    <w:abstractNumId w:val="22"/>
  </w:num>
  <w:num w:numId="4">
    <w:abstractNumId w:val="4"/>
  </w:num>
  <w:num w:numId="5">
    <w:abstractNumId w:val="36"/>
  </w:num>
  <w:num w:numId="6">
    <w:abstractNumId w:val="2"/>
  </w:num>
  <w:num w:numId="7">
    <w:abstractNumId w:val="41"/>
  </w:num>
  <w:num w:numId="8">
    <w:abstractNumId w:val="12"/>
  </w:num>
  <w:num w:numId="9">
    <w:abstractNumId w:val="20"/>
  </w:num>
  <w:num w:numId="10">
    <w:abstractNumId w:val="28"/>
  </w:num>
  <w:num w:numId="11">
    <w:abstractNumId w:val="24"/>
  </w:num>
  <w:num w:numId="12">
    <w:abstractNumId w:val="32"/>
  </w:num>
  <w:num w:numId="13">
    <w:abstractNumId w:val="37"/>
  </w:num>
  <w:num w:numId="14">
    <w:abstractNumId w:val="43"/>
  </w:num>
  <w:num w:numId="15">
    <w:abstractNumId w:val="35"/>
  </w:num>
  <w:num w:numId="16">
    <w:abstractNumId w:val="9"/>
  </w:num>
  <w:num w:numId="17">
    <w:abstractNumId w:val="42"/>
  </w:num>
  <w:num w:numId="18">
    <w:abstractNumId w:val="18"/>
  </w:num>
  <w:num w:numId="19">
    <w:abstractNumId w:val="5"/>
  </w:num>
  <w:num w:numId="20">
    <w:abstractNumId w:val="25"/>
  </w:num>
  <w:num w:numId="21">
    <w:abstractNumId w:val="21"/>
  </w:num>
  <w:num w:numId="22">
    <w:abstractNumId w:val="38"/>
  </w:num>
  <w:num w:numId="23">
    <w:abstractNumId w:val="6"/>
  </w:num>
  <w:num w:numId="24">
    <w:abstractNumId w:val="16"/>
  </w:num>
  <w:num w:numId="25">
    <w:abstractNumId w:val="40"/>
  </w:num>
  <w:num w:numId="26">
    <w:abstractNumId w:val="8"/>
  </w:num>
  <w:num w:numId="27">
    <w:abstractNumId w:val="31"/>
  </w:num>
  <w:num w:numId="28">
    <w:abstractNumId w:val="27"/>
  </w:num>
  <w:num w:numId="29">
    <w:abstractNumId w:val="15"/>
  </w:num>
  <w:num w:numId="30">
    <w:abstractNumId w:val="39"/>
  </w:num>
  <w:num w:numId="31">
    <w:abstractNumId w:val="46"/>
  </w:num>
  <w:num w:numId="32">
    <w:abstractNumId w:val="33"/>
  </w:num>
  <w:num w:numId="33">
    <w:abstractNumId w:val="23"/>
  </w:num>
  <w:num w:numId="34">
    <w:abstractNumId w:val="3"/>
  </w:num>
  <w:num w:numId="35">
    <w:abstractNumId w:val="34"/>
  </w:num>
  <w:num w:numId="36">
    <w:abstractNumId w:val="26"/>
  </w:num>
  <w:num w:numId="37">
    <w:abstractNumId w:val="29"/>
  </w:num>
  <w:num w:numId="38">
    <w:abstractNumId w:val="47"/>
  </w:num>
  <w:num w:numId="39">
    <w:abstractNumId w:val="17"/>
  </w:num>
  <w:num w:numId="40">
    <w:abstractNumId w:val="7"/>
  </w:num>
  <w:num w:numId="41">
    <w:abstractNumId w:val="11"/>
  </w:num>
  <w:num w:numId="42">
    <w:abstractNumId w:val="45"/>
  </w:num>
  <w:num w:numId="43">
    <w:abstractNumId w:val="10"/>
  </w:num>
  <w:num w:numId="44">
    <w:abstractNumId w:val="19"/>
  </w:num>
  <w:num w:numId="45">
    <w:abstractNumId w:val="1"/>
  </w:num>
  <w:num w:numId="46">
    <w:abstractNumId w:val="0"/>
  </w:num>
  <w:num w:numId="47">
    <w:abstractNumId w:val="30"/>
  </w:num>
  <w:num w:numId="48">
    <w:abstractNumId w:val="1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79D"/>
    <w:rsid w:val="00017C12"/>
    <w:rsid w:val="00017E4E"/>
    <w:rsid w:val="0002200C"/>
    <w:rsid w:val="00022545"/>
    <w:rsid w:val="0002438A"/>
    <w:rsid w:val="00025F11"/>
    <w:rsid w:val="00026D4D"/>
    <w:rsid w:val="00027C48"/>
    <w:rsid w:val="00027FF3"/>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5B45"/>
    <w:rsid w:val="0006656A"/>
    <w:rsid w:val="00067BA7"/>
    <w:rsid w:val="00067E97"/>
    <w:rsid w:val="00070026"/>
    <w:rsid w:val="0007046F"/>
    <w:rsid w:val="000724CB"/>
    <w:rsid w:val="000739AA"/>
    <w:rsid w:val="00076339"/>
    <w:rsid w:val="00076AF9"/>
    <w:rsid w:val="00076E60"/>
    <w:rsid w:val="000776BF"/>
    <w:rsid w:val="000801AA"/>
    <w:rsid w:val="000806E9"/>
    <w:rsid w:val="0008107D"/>
    <w:rsid w:val="0008138D"/>
    <w:rsid w:val="00081635"/>
    <w:rsid w:val="00084291"/>
    <w:rsid w:val="00085F86"/>
    <w:rsid w:val="000863D6"/>
    <w:rsid w:val="0009030B"/>
    <w:rsid w:val="00090DED"/>
    <w:rsid w:val="00092D2B"/>
    <w:rsid w:val="00092E6B"/>
    <w:rsid w:val="00093EB4"/>
    <w:rsid w:val="00094978"/>
    <w:rsid w:val="000965CB"/>
    <w:rsid w:val="00096F4D"/>
    <w:rsid w:val="0009766F"/>
    <w:rsid w:val="000976D6"/>
    <w:rsid w:val="000A151A"/>
    <w:rsid w:val="000A1817"/>
    <w:rsid w:val="000A25EB"/>
    <w:rsid w:val="000A3A50"/>
    <w:rsid w:val="000A3F84"/>
    <w:rsid w:val="000A4517"/>
    <w:rsid w:val="000A64E1"/>
    <w:rsid w:val="000A6E65"/>
    <w:rsid w:val="000A7CE9"/>
    <w:rsid w:val="000B016B"/>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761D"/>
    <w:rsid w:val="000D0216"/>
    <w:rsid w:val="000D0A7C"/>
    <w:rsid w:val="000D0DF5"/>
    <w:rsid w:val="000D1450"/>
    <w:rsid w:val="000D49B6"/>
    <w:rsid w:val="000D4BA3"/>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404E"/>
    <w:rsid w:val="0014465A"/>
    <w:rsid w:val="00144A56"/>
    <w:rsid w:val="00144B97"/>
    <w:rsid w:val="00144D13"/>
    <w:rsid w:val="00145414"/>
    <w:rsid w:val="00150BC0"/>
    <w:rsid w:val="00151412"/>
    <w:rsid w:val="0015428F"/>
    <w:rsid w:val="001545EA"/>
    <w:rsid w:val="00155878"/>
    <w:rsid w:val="00157080"/>
    <w:rsid w:val="00157463"/>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71E"/>
    <w:rsid w:val="001B5BFE"/>
    <w:rsid w:val="001B62F3"/>
    <w:rsid w:val="001B6E0E"/>
    <w:rsid w:val="001C1A0E"/>
    <w:rsid w:val="001C1C64"/>
    <w:rsid w:val="001C1CC3"/>
    <w:rsid w:val="001C517B"/>
    <w:rsid w:val="001C56C3"/>
    <w:rsid w:val="001C570E"/>
    <w:rsid w:val="001C70F8"/>
    <w:rsid w:val="001C7C4C"/>
    <w:rsid w:val="001D06B4"/>
    <w:rsid w:val="001D09C8"/>
    <w:rsid w:val="001D2AFE"/>
    <w:rsid w:val="001D36A3"/>
    <w:rsid w:val="001D4F2E"/>
    <w:rsid w:val="001D5CD4"/>
    <w:rsid w:val="001D727D"/>
    <w:rsid w:val="001D7B39"/>
    <w:rsid w:val="001E0601"/>
    <w:rsid w:val="001E0D03"/>
    <w:rsid w:val="001E0F0C"/>
    <w:rsid w:val="001E282F"/>
    <w:rsid w:val="001E39CB"/>
    <w:rsid w:val="001E3D82"/>
    <w:rsid w:val="001E3D9D"/>
    <w:rsid w:val="001E3E96"/>
    <w:rsid w:val="001E4D6C"/>
    <w:rsid w:val="001E764C"/>
    <w:rsid w:val="001E7A1C"/>
    <w:rsid w:val="001F156F"/>
    <w:rsid w:val="001F1779"/>
    <w:rsid w:val="001F1BB1"/>
    <w:rsid w:val="001F331E"/>
    <w:rsid w:val="001F5102"/>
    <w:rsid w:val="001F5420"/>
    <w:rsid w:val="001F6235"/>
    <w:rsid w:val="001F6BCC"/>
    <w:rsid w:val="002001F8"/>
    <w:rsid w:val="00202747"/>
    <w:rsid w:val="00202B65"/>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80887"/>
    <w:rsid w:val="00280892"/>
    <w:rsid w:val="00280E4C"/>
    <w:rsid w:val="00282811"/>
    <w:rsid w:val="0028456D"/>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3024"/>
    <w:rsid w:val="002B3164"/>
    <w:rsid w:val="002B364A"/>
    <w:rsid w:val="002B3660"/>
    <w:rsid w:val="002B3F30"/>
    <w:rsid w:val="002B465D"/>
    <w:rsid w:val="002B69FE"/>
    <w:rsid w:val="002C1C64"/>
    <w:rsid w:val="002C572B"/>
    <w:rsid w:val="002C5E85"/>
    <w:rsid w:val="002C5F99"/>
    <w:rsid w:val="002C7DBC"/>
    <w:rsid w:val="002D0189"/>
    <w:rsid w:val="002D18D7"/>
    <w:rsid w:val="002D27E8"/>
    <w:rsid w:val="002D3DEE"/>
    <w:rsid w:val="002D76C9"/>
    <w:rsid w:val="002E00C7"/>
    <w:rsid w:val="002E28AA"/>
    <w:rsid w:val="002E4D17"/>
    <w:rsid w:val="002E570B"/>
    <w:rsid w:val="002E577E"/>
    <w:rsid w:val="002E59FB"/>
    <w:rsid w:val="002E5A9E"/>
    <w:rsid w:val="002E5B43"/>
    <w:rsid w:val="002E5D1A"/>
    <w:rsid w:val="002E6123"/>
    <w:rsid w:val="002E6A52"/>
    <w:rsid w:val="002E7517"/>
    <w:rsid w:val="002E7777"/>
    <w:rsid w:val="002E7DFB"/>
    <w:rsid w:val="002F2291"/>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2BB3"/>
    <w:rsid w:val="00312F5C"/>
    <w:rsid w:val="00313FB3"/>
    <w:rsid w:val="00315185"/>
    <w:rsid w:val="003163F7"/>
    <w:rsid w:val="00316D6F"/>
    <w:rsid w:val="003215C3"/>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239E"/>
    <w:rsid w:val="00362578"/>
    <w:rsid w:val="003628C4"/>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344"/>
    <w:rsid w:val="00380412"/>
    <w:rsid w:val="0038204C"/>
    <w:rsid w:val="00383869"/>
    <w:rsid w:val="0038447A"/>
    <w:rsid w:val="00384E92"/>
    <w:rsid w:val="00384FB7"/>
    <w:rsid w:val="00385ED9"/>
    <w:rsid w:val="00386DB6"/>
    <w:rsid w:val="00390290"/>
    <w:rsid w:val="00391600"/>
    <w:rsid w:val="00392B83"/>
    <w:rsid w:val="00393F05"/>
    <w:rsid w:val="00394A61"/>
    <w:rsid w:val="00395B12"/>
    <w:rsid w:val="0039738D"/>
    <w:rsid w:val="003A05DE"/>
    <w:rsid w:val="003A0E3E"/>
    <w:rsid w:val="003A3266"/>
    <w:rsid w:val="003A42F7"/>
    <w:rsid w:val="003A4596"/>
    <w:rsid w:val="003B0183"/>
    <w:rsid w:val="003B112E"/>
    <w:rsid w:val="003B1EBD"/>
    <w:rsid w:val="003B4E80"/>
    <w:rsid w:val="003B61F2"/>
    <w:rsid w:val="003C01C1"/>
    <w:rsid w:val="003C054D"/>
    <w:rsid w:val="003C1D61"/>
    <w:rsid w:val="003C4CCC"/>
    <w:rsid w:val="003C5B2C"/>
    <w:rsid w:val="003C5DD0"/>
    <w:rsid w:val="003C6CA5"/>
    <w:rsid w:val="003C7B45"/>
    <w:rsid w:val="003C7C72"/>
    <w:rsid w:val="003D1D61"/>
    <w:rsid w:val="003D280E"/>
    <w:rsid w:val="003D327F"/>
    <w:rsid w:val="003D4537"/>
    <w:rsid w:val="003D5B99"/>
    <w:rsid w:val="003D6434"/>
    <w:rsid w:val="003E075D"/>
    <w:rsid w:val="003E3374"/>
    <w:rsid w:val="003E37E8"/>
    <w:rsid w:val="003E43BC"/>
    <w:rsid w:val="003E547A"/>
    <w:rsid w:val="003E6129"/>
    <w:rsid w:val="003E6B4A"/>
    <w:rsid w:val="003E7139"/>
    <w:rsid w:val="003E7610"/>
    <w:rsid w:val="003E79CC"/>
    <w:rsid w:val="003F04A6"/>
    <w:rsid w:val="003F08A8"/>
    <w:rsid w:val="003F0F3D"/>
    <w:rsid w:val="003F1E45"/>
    <w:rsid w:val="003F3935"/>
    <w:rsid w:val="003F4AAD"/>
    <w:rsid w:val="003F4CD4"/>
    <w:rsid w:val="003F5916"/>
    <w:rsid w:val="003F6269"/>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67E33"/>
    <w:rsid w:val="00470672"/>
    <w:rsid w:val="00470ABD"/>
    <w:rsid w:val="00470F67"/>
    <w:rsid w:val="00471984"/>
    <w:rsid w:val="0047288D"/>
    <w:rsid w:val="004736AD"/>
    <w:rsid w:val="004747AF"/>
    <w:rsid w:val="00475535"/>
    <w:rsid w:val="004818D8"/>
    <w:rsid w:val="00482484"/>
    <w:rsid w:val="00483AF7"/>
    <w:rsid w:val="00483FF3"/>
    <w:rsid w:val="004841DE"/>
    <w:rsid w:val="00484D56"/>
    <w:rsid w:val="00486EFB"/>
    <w:rsid w:val="0048718D"/>
    <w:rsid w:val="0048793D"/>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FB8"/>
    <w:rsid w:val="004B2539"/>
    <w:rsid w:val="004B7247"/>
    <w:rsid w:val="004B7863"/>
    <w:rsid w:val="004B78A2"/>
    <w:rsid w:val="004C024E"/>
    <w:rsid w:val="004C208E"/>
    <w:rsid w:val="004C313C"/>
    <w:rsid w:val="004C32A8"/>
    <w:rsid w:val="004C5986"/>
    <w:rsid w:val="004D075A"/>
    <w:rsid w:val="004D21BE"/>
    <w:rsid w:val="004D2219"/>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9BD"/>
    <w:rsid w:val="004F4FCE"/>
    <w:rsid w:val="004F769E"/>
    <w:rsid w:val="00505422"/>
    <w:rsid w:val="00505D5C"/>
    <w:rsid w:val="005108C5"/>
    <w:rsid w:val="00511420"/>
    <w:rsid w:val="005137AC"/>
    <w:rsid w:val="00516D5C"/>
    <w:rsid w:val="005212A3"/>
    <w:rsid w:val="00521612"/>
    <w:rsid w:val="00521778"/>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67569"/>
    <w:rsid w:val="005710A0"/>
    <w:rsid w:val="00572104"/>
    <w:rsid w:val="005733E1"/>
    <w:rsid w:val="005746D6"/>
    <w:rsid w:val="00575335"/>
    <w:rsid w:val="00582A7E"/>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2F2F"/>
    <w:rsid w:val="005930C7"/>
    <w:rsid w:val="005944E2"/>
    <w:rsid w:val="00595131"/>
    <w:rsid w:val="00595DB2"/>
    <w:rsid w:val="005A07F1"/>
    <w:rsid w:val="005A0D98"/>
    <w:rsid w:val="005A2556"/>
    <w:rsid w:val="005A32E4"/>
    <w:rsid w:val="005A38F8"/>
    <w:rsid w:val="005A3F6F"/>
    <w:rsid w:val="005A40E4"/>
    <w:rsid w:val="005B10BE"/>
    <w:rsid w:val="005B1595"/>
    <w:rsid w:val="005B2F69"/>
    <w:rsid w:val="005B40AB"/>
    <w:rsid w:val="005B5330"/>
    <w:rsid w:val="005B5ABE"/>
    <w:rsid w:val="005B7702"/>
    <w:rsid w:val="005B7EC3"/>
    <w:rsid w:val="005C04AD"/>
    <w:rsid w:val="005C2995"/>
    <w:rsid w:val="005C319D"/>
    <w:rsid w:val="005C3AB2"/>
    <w:rsid w:val="005C3B23"/>
    <w:rsid w:val="005C46C9"/>
    <w:rsid w:val="005C5E24"/>
    <w:rsid w:val="005C67B2"/>
    <w:rsid w:val="005C6C75"/>
    <w:rsid w:val="005C730D"/>
    <w:rsid w:val="005C7FCB"/>
    <w:rsid w:val="005D1DEA"/>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2F96"/>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E60"/>
    <w:rsid w:val="0062411C"/>
    <w:rsid w:val="006243A5"/>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29CF"/>
    <w:rsid w:val="00653C3F"/>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453F"/>
    <w:rsid w:val="00684C9A"/>
    <w:rsid w:val="00684F41"/>
    <w:rsid w:val="00685D02"/>
    <w:rsid w:val="006865C0"/>
    <w:rsid w:val="00686919"/>
    <w:rsid w:val="00686A47"/>
    <w:rsid w:val="0068779D"/>
    <w:rsid w:val="00687AF9"/>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2416"/>
    <w:rsid w:val="006A36C8"/>
    <w:rsid w:val="006A485C"/>
    <w:rsid w:val="006A4934"/>
    <w:rsid w:val="006A5D20"/>
    <w:rsid w:val="006A76CF"/>
    <w:rsid w:val="006A7DD9"/>
    <w:rsid w:val="006B0744"/>
    <w:rsid w:val="006B0946"/>
    <w:rsid w:val="006B0D7F"/>
    <w:rsid w:val="006B1AAD"/>
    <w:rsid w:val="006B205B"/>
    <w:rsid w:val="006B25EE"/>
    <w:rsid w:val="006B28CD"/>
    <w:rsid w:val="006B2A82"/>
    <w:rsid w:val="006B3161"/>
    <w:rsid w:val="006B3958"/>
    <w:rsid w:val="006B3DF2"/>
    <w:rsid w:val="006B3FAC"/>
    <w:rsid w:val="006B45CE"/>
    <w:rsid w:val="006B4B8D"/>
    <w:rsid w:val="006B50FE"/>
    <w:rsid w:val="006B6CF3"/>
    <w:rsid w:val="006B7FD5"/>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6528"/>
    <w:rsid w:val="006F69C3"/>
    <w:rsid w:val="006F6AE8"/>
    <w:rsid w:val="006F7482"/>
    <w:rsid w:val="006F749D"/>
    <w:rsid w:val="00702422"/>
    <w:rsid w:val="00702520"/>
    <w:rsid w:val="00703084"/>
    <w:rsid w:val="00704536"/>
    <w:rsid w:val="00706D67"/>
    <w:rsid w:val="00707D08"/>
    <w:rsid w:val="007102DC"/>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EF3"/>
    <w:rsid w:val="00737326"/>
    <w:rsid w:val="0073745A"/>
    <w:rsid w:val="007401EE"/>
    <w:rsid w:val="0074171B"/>
    <w:rsid w:val="00741F67"/>
    <w:rsid w:val="00742C2B"/>
    <w:rsid w:val="00743301"/>
    <w:rsid w:val="007441C2"/>
    <w:rsid w:val="00752022"/>
    <w:rsid w:val="00752AFD"/>
    <w:rsid w:val="0075360E"/>
    <w:rsid w:val="00756708"/>
    <w:rsid w:val="0075670B"/>
    <w:rsid w:val="007568EA"/>
    <w:rsid w:val="007573AE"/>
    <w:rsid w:val="007578F5"/>
    <w:rsid w:val="00761976"/>
    <w:rsid w:val="007630B9"/>
    <w:rsid w:val="00763456"/>
    <w:rsid w:val="00763B7A"/>
    <w:rsid w:val="00765DEC"/>
    <w:rsid w:val="00766603"/>
    <w:rsid w:val="00767483"/>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717A"/>
    <w:rsid w:val="007904CF"/>
    <w:rsid w:val="00791A3B"/>
    <w:rsid w:val="00792BD8"/>
    <w:rsid w:val="00793804"/>
    <w:rsid w:val="00793958"/>
    <w:rsid w:val="00794BE6"/>
    <w:rsid w:val="0079538F"/>
    <w:rsid w:val="007953D9"/>
    <w:rsid w:val="007A042A"/>
    <w:rsid w:val="007A0600"/>
    <w:rsid w:val="007A0866"/>
    <w:rsid w:val="007A0870"/>
    <w:rsid w:val="007A08FB"/>
    <w:rsid w:val="007A0FB8"/>
    <w:rsid w:val="007A27D6"/>
    <w:rsid w:val="007A36AE"/>
    <w:rsid w:val="007A37DF"/>
    <w:rsid w:val="007A3B5D"/>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D1DF0"/>
    <w:rsid w:val="007D368C"/>
    <w:rsid w:val="007E3591"/>
    <w:rsid w:val="007E367B"/>
    <w:rsid w:val="007E5C7F"/>
    <w:rsid w:val="007E7841"/>
    <w:rsid w:val="007E7FFB"/>
    <w:rsid w:val="007F1B7E"/>
    <w:rsid w:val="007F1DD6"/>
    <w:rsid w:val="007F218A"/>
    <w:rsid w:val="007F4194"/>
    <w:rsid w:val="007F4517"/>
    <w:rsid w:val="007F46E2"/>
    <w:rsid w:val="007F629E"/>
    <w:rsid w:val="00802537"/>
    <w:rsid w:val="00804498"/>
    <w:rsid w:val="008045B3"/>
    <w:rsid w:val="008045D4"/>
    <w:rsid w:val="008046F7"/>
    <w:rsid w:val="00804A7E"/>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AB0"/>
    <w:rsid w:val="00845661"/>
    <w:rsid w:val="008457C0"/>
    <w:rsid w:val="00850B93"/>
    <w:rsid w:val="00851178"/>
    <w:rsid w:val="0085190F"/>
    <w:rsid w:val="008524D1"/>
    <w:rsid w:val="00852526"/>
    <w:rsid w:val="00853630"/>
    <w:rsid w:val="00853D97"/>
    <w:rsid w:val="00853F1C"/>
    <w:rsid w:val="00854441"/>
    <w:rsid w:val="008552D2"/>
    <w:rsid w:val="00856FE4"/>
    <w:rsid w:val="00857946"/>
    <w:rsid w:val="00860732"/>
    <w:rsid w:val="00860DFB"/>
    <w:rsid w:val="00861982"/>
    <w:rsid w:val="0086341F"/>
    <w:rsid w:val="00863755"/>
    <w:rsid w:val="00863D81"/>
    <w:rsid w:val="0086678A"/>
    <w:rsid w:val="008667F4"/>
    <w:rsid w:val="008676DC"/>
    <w:rsid w:val="00870AD0"/>
    <w:rsid w:val="00871D86"/>
    <w:rsid w:val="008734C1"/>
    <w:rsid w:val="00874113"/>
    <w:rsid w:val="00876110"/>
    <w:rsid w:val="00880130"/>
    <w:rsid w:val="008807A7"/>
    <w:rsid w:val="00882BB2"/>
    <w:rsid w:val="008834E8"/>
    <w:rsid w:val="00884D59"/>
    <w:rsid w:val="00885043"/>
    <w:rsid w:val="00885E86"/>
    <w:rsid w:val="008865A9"/>
    <w:rsid w:val="008866CF"/>
    <w:rsid w:val="00886CB0"/>
    <w:rsid w:val="00887327"/>
    <w:rsid w:val="008874A3"/>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27F3"/>
    <w:rsid w:val="008B352F"/>
    <w:rsid w:val="008B3D2D"/>
    <w:rsid w:val="008B449D"/>
    <w:rsid w:val="008B4AAA"/>
    <w:rsid w:val="008B66C7"/>
    <w:rsid w:val="008B72C1"/>
    <w:rsid w:val="008C08FD"/>
    <w:rsid w:val="008C0DBA"/>
    <w:rsid w:val="008C18D5"/>
    <w:rsid w:val="008C2071"/>
    <w:rsid w:val="008C2996"/>
    <w:rsid w:val="008C2EC8"/>
    <w:rsid w:val="008C325D"/>
    <w:rsid w:val="008C37F5"/>
    <w:rsid w:val="008C39E2"/>
    <w:rsid w:val="008C4476"/>
    <w:rsid w:val="008C58D8"/>
    <w:rsid w:val="008D1143"/>
    <w:rsid w:val="008D2DEC"/>
    <w:rsid w:val="008D42B3"/>
    <w:rsid w:val="008D4755"/>
    <w:rsid w:val="008D5509"/>
    <w:rsid w:val="008D57F8"/>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A36"/>
    <w:rsid w:val="00937F9E"/>
    <w:rsid w:val="009408EC"/>
    <w:rsid w:val="00941689"/>
    <w:rsid w:val="00942284"/>
    <w:rsid w:val="00942EC3"/>
    <w:rsid w:val="0094301F"/>
    <w:rsid w:val="009436ED"/>
    <w:rsid w:val="009438F1"/>
    <w:rsid w:val="00946857"/>
    <w:rsid w:val="00947895"/>
    <w:rsid w:val="00951234"/>
    <w:rsid w:val="0095145F"/>
    <w:rsid w:val="00952094"/>
    <w:rsid w:val="009526C5"/>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4C32"/>
    <w:rsid w:val="009754F5"/>
    <w:rsid w:val="009760BB"/>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151C"/>
    <w:rsid w:val="00994E68"/>
    <w:rsid w:val="00995A35"/>
    <w:rsid w:val="00996A2D"/>
    <w:rsid w:val="00996E60"/>
    <w:rsid w:val="00997DAD"/>
    <w:rsid w:val="009A20BE"/>
    <w:rsid w:val="009A2A0F"/>
    <w:rsid w:val="009A400A"/>
    <w:rsid w:val="009A5D59"/>
    <w:rsid w:val="009A6246"/>
    <w:rsid w:val="009A63EB"/>
    <w:rsid w:val="009A6B80"/>
    <w:rsid w:val="009A6C9B"/>
    <w:rsid w:val="009B0DCA"/>
    <w:rsid w:val="009B231F"/>
    <w:rsid w:val="009B47AF"/>
    <w:rsid w:val="009B580A"/>
    <w:rsid w:val="009B6866"/>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7E22"/>
    <w:rsid w:val="009E2687"/>
    <w:rsid w:val="009E2E02"/>
    <w:rsid w:val="009E3D00"/>
    <w:rsid w:val="009E5035"/>
    <w:rsid w:val="009E576C"/>
    <w:rsid w:val="009E5935"/>
    <w:rsid w:val="009F0063"/>
    <w:rsid w:val="009F025E"/>
    <w:rsid w:val="009F0720"/>
    <w:rsid w:val="009F1379"/>
    <w:rsid w:val="009F15B6"/>
    <w:rsid w:val="009F1DCD"/>
    <w:rsid w:val="009F296B"/>
    <w:rsid w:val="009F621E"/>
    <w:rsid w:val="009F7894"/>
    <w:rsid w:val="009F7A1A"/>
    <w:rsid w:val="00A005EC"/>
    <w:rsid w:val="00A00ADB"/>
    <w:rsid w:val="00A011D8"/>
    <w:rsid w:val="00A01BB3"/>
    <w:rsid w:val="00A02278"/>
    <w:rsid w:val="00A02586"/>
    <w:rsid w:val="00A028E0"/>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2529"/>
    <w:rsid w:val="00A23BEC"/>
    <w:rsid w:val="00A25608"/>
    <w:rsid w:val="00A26B7D"/>
    <w:rsid w:val="00A30458"/>
    <w:rsid w:val="00A30CAA"/>
    <w:rsid w:val="00A312B7"/>
    <w:rsid w:val="00A31EA4"/>
    <w:rsid w:val="00A323F2"/>
    <w:rsid w:val="00A33A30"/>
    <w:rsid w:val="00A34C35"/>
    <w:rsid w:val="00A34DFB"/>
    <w:rsid w:val="00A358DD"/>
    <w:rsid w:val="00A376EA"/>
    <w:rsid w:val="00A3792D"/>
    <w:rsid w:val="00A4041B"/>
    <w:rsid w:val="00A40804"/>
    <w:rsid w:val="00A412AE"/>
    <w:rsid w:val="00A413B0"/>
    <w:rsid w:val="00A4210F"/>
    <w:rsid w:val="00A42598"/>
    <w:rsid w:val="00A427E3"/>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697E"/>
    <w:rsid w:val="00A67468"/>
    <w:rsid w:val="00A67CA2"/>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2613"/>
    <w:rsid w:val="00A948A0"/>
    <w:rsid w:val="00A955CE"/>
    <w:rsid w:val="00A96887"/>
    <w:rsid w:val="00AA05F3"/>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1940"/>
    <w:rsid w:val="00AC2754"/>
    <w:rsid w:val="00AC2C3F"/>
    <w:rsid w:val="00AC41FF"/>
    <w:rsid w:val="00AC516F"/>
    <w:rsid w:val="00AC5CDB"/>
    <w:rsid w:val="00AC790C"/>
    <w:rsid w:val="00AC7E63"/>
    <w:rsid w:val="00AC7F30"/>
    <w:rsid w:val="00AD049C"/>
    <w:rsid w:val="00AD1242"/>
    <w:rsid w:val="00AD2B08"/>
    <w:rsid w:val="00AD3597"/>
    <w:rsid w:val="00AD3D8B"/>
    <w:rsid w:val="00AD4CAA"/>
    <w:rsid w:val="00AD6259"/>
    <w:rsid w:val="00AD66BC"/>
    <w:rsid w:val="00AD722A"/>
    <w:rsid w:val="00AE1A10"/>
    <w:rsid w:val="00AE3084"/>
    <w:rsid w:val="00AE4C34"/>
    <w:rsid w:val="00AE5B00"/>
    <w:rsid w:val="00AE6E0E"/>
    <w:rsid w:val="00AF0198"/>
    <w:rsid w:val="00AF0469"/>
    <w:rsid w:val="00AF0E2C"/>
    <w:rsid w:val="00AF1FC3"/>
    <w:rsid w:val="00AF2ACC"/>
    <w:rsid w:val="00AF4C80"/>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11C4"/>
    <w:rsid w:val="00B51208"/>
    <w:rsid w:val="00B5259F"/>
    <w:rsid w:val="00B5441C"/>
    <w:rsid w:val="00B55748"/>
    <w:rsid w:val="00B5604B"/>
    <w:rsid w:val="00B56AA4"/>
    <w:rsid w:val="00B62B1E"/>
    <w:rsid w:val="00B63B81"/>
    <w:rsid w:val="00B64BFA"/>
    <w:rsid w:val="00B64D78"/>
    <w:rsid w:val="00B658EA"/>
    <w:rsid w:val="00B658FD"/>
    <w:rsid w:val="00B70F13"/>
    <w:rsid w:val="00B716AA"/>
    <w:rsid w:val="00B71DFF"/>
    <w:rsid w:val="00B73502"/>
    <w:rsid w:val="00B7371E"/>
    <w:rsid w:val="00B74E71"/>
    <w:rsid w:val="00B76F67"/>
    <w:rsid w:val="00B80892"/>
    <w:rsid w:val="00B80BD9"/>
    <w:rsid w:val="00B82D65"/>
    <w:rsid w:val="00B82F5A"/>
    <w:rsid w:val="00B83C9E"/>
    <w:rsid w:val="00B85A5D"/>
    <w:rsid w:val="00B87B90"/>
    <w:rsid w:val="00B87E67"/>
    <w:rsid w:val="00B90455"/>
    <w:rsid w:val="00B90D88"/>
    <w:rsid w:val="00B9106E"/>
    <w:rsid w:val="00B913E6"/>
    <w:rsid w:val="00B922A0"/>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B013A"/>
    <w:rsid w:val="00BB4B68"/>
    <w:rsid w:val="00BB6AD2"/>
    <w:rsid w:val="00BB7D2C"/>
    <w:rsid w:val="00BB7F63"/>
    <w:rsid w:val="00BC0571"/>
    <w:rsid w:val="00BC0634"/>
    <w:rsid w:val="00BC0F62"/>
    <w:rsid w:val="00BC1678"/>
    <w:rsid w:val="00BC1CEE"/>
    <w:rsid w:val="00BC2B36"/>
    <w:rsid w:val="00BC3642"/>
    <w:rsid w:val="00BC4C3A"/>
    <w:rsid w:val="00BC534F"/>
    <w:rsid w:val="00BC6B50"/>
    <w:rsid w:val="00BC742A"/>
    <w:rsid w:val="00BC76BF"/>
    <w:rsid w:val="00BC774B"/>
    <w:rsid w:val="00BD2187"/>
    <w:rsid w:val="00BD2C6E"/>
    <w:rsid w:val="00BD2D27"/>
    <w:rsid w:val="00BD391E"/>
    <w:rsid w:val="00BD4628"/>
    <w:rsid w:val="00BD485C"/>
    <w:rsid w:val="00BD522A"/>
    <w:rsid w:val="00BD55DF"/>
    <w:rsid w:val="00BD5781"/>
    <w:rsid w:val="00BD66D5"/>
    <w:rsid w:val="00BE0433"/>
    <w:rsid w:val="00BE0A5D"/>
    <w:rsid w:val="00BE11E1"/>
    <w:rsid w:val="00BE1CEB"/>
    <w:rsid w:val="00BE1F6B"/>
    <w:rsid w:val="00BE2EB2"/>
    <w:rsid w:val="00BE33E0"/>
    <w:rsid w:val="00BE34ED"/>
    <w:rsid w:val="00BE518B"/>
    <w:rsid w:val="00BE60B2"/>
    <w:rsid w:val="00BE6862"/>
    <w:rsid w:val="00BF0200"/>
    <w:rsid w:val="00BF0652"/>
    <w:rsid w:val="00BF10A8"/>
    <w:rsid w:val="00BF10C2"/>
    <w:rsid w:val="00BF12B2"/>
    <w:rsid w:val="00BF1EB4"/>
    <w:rsid w:val="00BF232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51F0"/>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A2E"/>
    <w:rsid w:val="00C55E4D"/>
    <w:rsid w:val="00C575DF"/>
    <w:rsid w:val="00C57FEC"/>
    <w:rsid w:val="00C60D1F"/>
    <w:rsid w:val="00C64621"/>
    <w:rsid w:val="00C65791"/>
    <w:rsid w:val="00C676D4"/>
    <w:rsid w:val="00C676E2"/>
    <w:rsid w:val="00C67F3F"/>
    <w:rsid w:val="00C7056A"/>
    <w:rsid w:val="00C72B8B"/>
    <w:rsid w:val="00C72D72"/>
    <w:rsid w:val="00C72EA5"/>
    <w:rsid w:val="00C72FBB"/>
    <w:rsid w:val="00C73091"/>
    <w:rsid w:val="00C7503F"/>
    <w:rsid w:val="00C758CC"/>
    <w:rsid w:val="00C771C1"/>
    <w:rsid w:val="00C80586"/>
    <w:rsid w:val="00C80A60"/>
    <w:rsid w:val="00C8117E"/>
    <w:rsid w:val="00C81CD8"/>
    <w:rsid w:val="00C81CF3"/>
    <w:rsid w:val="00C824CB"/>
    <w:rsid w:val="00C82789"/>
    <w:rsid w:val="00C828E4"/>
    <w:rsid w:val="00C845CD"/>
    <w:rsid w:val="00C90540"/>
    <w:rsid w:val="00C90560"/>
    <w:rsid w:val="00C90746"/>
    <w:rsid w:val="00C90B93"/>
    <w:rsid w:val="00C91948"/>
    <w:rsid w:val="00C91D48"/>
    <w:rsid w:val="00C927A4"/>
    <w:rsid w:val="00C935C7"/>
    <w:rsid w:val="00C94970"/>
    <w:rsid w:val="00C94DDF"/>
    <w:rsid w:val="00CA0162"/>
    <w:rsid w:val="00CA1EA5"/>
    <w:rsid w:val="00CA58F8"/>
    <w:rsid w:val="00CA5D4D"/>
    <w:rsid w:val="00CA62A2"/>
    <w:rsid w:val="00CA670A"/>
    <w:rsid w:val="00CA67DF"/>
    <w:rsid w:val="00CA695B"/>
    <w:rsid w:val="00CA7E3C"/>
    <w:rsid w:val="00CB0184"/>
    <w:rsid w:val="00CB035C"/>
    <w:rsid w:val="00CB1F2C"/>
    <w:rsid w:val="00CB2294"/>
    <w:rsid w:val="00CB27CF"/>
    <w:rsid w:val="00CB3205"/>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156"/>
    <w:rsid w:val="00D133FC"/>
    <w:rsid w:val="00D153EB"/>
    <w:rsid w:val="00D15F35"/>
    <w:rsid w:val="00D162F1"/>
    <w:rsid w:val="00D16861"/>
    <w:rsid w:val="00D16982"/>
    <w:rsid w:val="00D171B1"/>
    <w:rsid w:val="00D2077D"/>
    <w:rsid w:val="00D220A8"/>
    <w:rsid w:val="00D2270F"/>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41E9"/>
    <w:rsid w:val="00D54D2B"/>
    <w:rsid w:val="00D55508"/>
    <w:rsid w:val="00D56FC2"/>
    <w:rsid w:val="00D57FA0"/>
    <w:rsid w:val="00D61355"/>
    <w:rsid w:val="00D614DC"/>
    <w:rsid w:val="00D62388"/>
    <w:rsid w:val="00D63079"/>
    <w:rsid w:val="00D637D3"/>
    <w:rsid w:val="00D64127"/>
    <w:rsid w:val="00D6539F"/>
    <w:rsid w:val="00D65542"/>
    <w:rsid w:val="00D656EB"/>
    <w:rsid w:val="00D70C9C"/>
    <w:rsid w:val="00D7114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3C6"/>
    <w:rsid w:val="00D81E00"/>
    <w:rsid w:val="00D82299"/>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5D96"/>
    <w:rsid w:val="00DA7F2F"/>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2159"/>
    <w:rsid w:val="00DE32AC"/>
    <w:rsid w:val="00DE333B"/>
    <w:rsid w:val="00DE48FD"/>
    <w:rsid w:val="00DE4B98"/>
    <w:rsid w:val="00DE6558"/>
    <w:rsid w:val="00DE66F5"/>
    <w:rsid w:val="00DE7083"/>
    <w:rsid w:val="00DF060B"/>
    <w:rsid w:val="00DF0683"/>
    <w:rsid w:val="00DF2473"/>
    <w:rsid w:val="00DF32F9"/>
    <w:rsid w:val="00DF3567"/>
    <w:rsid w:val="00DF37A1"/>
    <w:rsid w:val="00DF3F25"/>
    <w:rsid w:val="00DF5F37"/>
    <w:rsid w:val="00DF667C"/>
    <w:rsid w:val="00DF7382"/>
    <w:rsid w:val="00E00FC1"/>
    <w:rsid w:val="00E01FBE"/>
    <w:rsid w:val="00E024FA"/>
    <w:rsid w:val="00E02A6E"/>
    <w:rsid w:val="00E034E1"/>
    <w:rsid w:val="00E043E1"/>
    <w:rsid w:val="00E04DE5"/>
    <w:rsid w:val="00E1071D"/>
    <w:rsid w:val="00E11FF2"/>
    <w:rsid w:val="00E1219B"/>
    <w:rsid w:val="00E12B6D"/>
    <w:rsid w:val="00E13B1F"/>
    <w:rsid w:val="00E15181"/>
    <w:rsid w:val="00E16E1B"/>
    <w:rsid w:val="00E2102B"/>
    <w:rsid w:val="00E21FBC"/>
    <w:rsid w:val="00E22A1D"/>
    <w:rsid w:val="00E2405F"/>
    <w:rsid w:val="00E24CF0"/>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73A9"/>
    <w:rsid w:val="00E57DF8"/>
    <w:rsid w:val="00E57F27"/>
    <w:rsid w:val="00E608C8"/>
    <w:rsid w:val="00E6133C"/>
    <w:rsid w:val="00E62475"/>
    <w:rsid w:val="00E62BC9"/>
    <w:rsid w:val="00E640C3"/>
    <w:rsid w:val="00E64502"/>
    <w:rsid w:val="00E64B20"/>
    <w:rsid w:val="00E64C37"/>
    <w:rsid w:val="00E67EA6"/>
    <w:rsid w:val="00E719D1"/>
    <w:rsid w:val="00E71FE7"/>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8BE"/>
    <w:rsid w:val="00EA4AB7"/>
    <w:rsid w:val="00EA4B71"/>
    <w:rsid w:val="00EA50E8"/>
    <w:rsid w:val="00EA52F1"/>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5265"/>
    <w:rsid w:val="00EC5972"/>
    <w:rsid w:val="00EC5B0E"/>
    <w:rsid w:val="00EC7675"/>
    <w:rsid w:val="00EC7DE6"/>
    <w:rsid w:val="00ED076A"/>
    <w:rsid w:val="00ED1D94"/>
    <w:rsid w:val="00ED1FF5"/>
    <w:rsid w:val="00ED50F5"/>
    <w:rsid w:val="00ED5D5A"/>
    <w:rsid w:val="00ED621C"/>
    <w:rsid w:val="00ED6725"/>
    <w:rsid w:val="00ED6E18"/>
    <w:rsid w:val="00EE0749"/>
    <w:rsid w:val="00EE1651"/>
    <w:rsid w:val="00EE211D"/>
    <w:rsid w:val="00EE2253"/>
    <w:rsid w:val="00EE274D"/>
    <w:rsid w:val="00EE2D50"/>
    <w:rsid w:val="00EE2F63"/>
    <w:rsid w:val="00EE375B"/>
    <w:rsid w:val="00EE44B6"/>
    <w:rsid w:val="00EE4808"/>
    <w:rsid w:val="00EE4CD3"/>
    <w:rsid w:val="00EE4E45"/>
    <w:rsid w:val="00EF0DC0"/>
    <w:rsid w:val="00EF2613"/>
    <w:rsid w:val="00EF2EF0"/>
    <w:rsid w:val="00EF3A70"/>
    <w:rsid w:val="00EF410E"/>
    <w:rsid w:val="00EF4663"/>
    <w:rsid w:val="00EF56E2"/>
    <w:rsid w:val="00EF6CFD"/>
    <w:rsid w:val="00F00824"/>
    <w:rsid w:val="00F01725"/>
    <w:rsid w:val="00F0239E"/>
    <w:rsid w:val="00F033D8"/>
    <w:rsid w:val="00F0563C"/>
    <w:rsid w:val="00F0654E"/>
    <w:rsid w:val="00F066DA"/>
    <w:rsid w:val="00F07D27"/>
    <w:rsid w:val="00F10BBC"/>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4088"/>
    <w:rsid w:val="00F54909"/>
    <w:rsid w:val="00F5593D"/>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82B18"/>
    <w:rsid w:val="00F83439"/>
    <w:rsid w:val="00F837B9"/>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9DA"/>
    <w:rsid w:val="00FB34C4"/>
    <w:rsid w:val="00FB6B72"/>
    <w:rsid w:val="00FB7441"/>
    <w:rsid w:val="00FB7A80"/>
    <w:rsid w:val="00FC1C48"/>
    <w:rsid w:val="00FC2206"/>
    <w:rsid w:val="00FC29E5"/>
    <w:rsid w:val="00FC39E7"/>
    <w:rsid w:val="00FC3B98"/>
    <w:rsid w:val="00FC5B39"/>
    <w:rsid w:val="00FC64DC"/>
    <w:rsid w:val="00FC654C"/>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eader" Target="header19.xml"/><Relationship Id="rId143" Type="http://schemas.openxmlformats.org/officeDocument/2006/relationships/header" Target="header20.xml"/><Relationship Id="rId144" Type="http://schemas.openxmlformats.org/officeDocument/2006/relationships/image" Target="media/image114.png"/><Relationship Id="rId145" Type="http://schemas.openxmlformats.org/officeDocument/2006/relationships/image" Target="media/image115.png"/><Relationship Id="rId146" Type="http://schemas.openxmlformats.org/officeDocument/2006/relationships/image" Target="media/image116.png"/><Relationship Id="rId147" Type="http://schemas.openxmlformats.org/officeDocument/2006/relationships/image" Target="media/image117.png"/><Relationship Id="rId148" Type="http://schemas.openxmlformats.org/officeDocument/2006/relationships/image" Target="media/image118.png"/><Relationship Id="rId149" Type="http://schemas.openxmlformats.org/officeDocument/2006/relationships/image" Target="media/image119.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0.png"/><Relationship Id="rId151" Type="http://schemas.openxmlformats.org/officeDocument/2006/relationships/image" Target="media/image121.png"/><Relationship Id="rId152" Type="http://schemas.openxmlformats.org/officeDocument/2006/relationships/image" Target="media/image122.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3.png"/><Relationship Id="rId154" Type="http://schemas.openxmlformats.org/officeDocument/2006/relationships/image" Target="media/image124.png"/><Relationship Id="rId155" Type="http://schemas.openxmlformats.org/officeDocument/2006/relationships/image" Target="media/image125.png"/><Relationship Id="rId156" Type="http://schemas.openxmlformats.org/officeDocument/2006/relationships/image" Target="media/image126.png"/><Relationship Id="rId157" Type="http://schemas.openxmlformats.org/officeDocument/2006/relationships/image" Target="media/image127.png"/><Relationship Id="rId158" Type="http://schemas.openxmlformats.org/officeDocument/2006/relationships/image" Target="media/image128.png"/><Relationship Id="rId159" Type="http://schemas.openxmlformats.org/officeDocument/2006/relationships/fontTable" Target="fontTable.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header" Target="header18.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C9FDC-D050-C345-BD51-22841721A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8</TotalTime>
  <Pages>165</Pages>
  <Words>49051</Words>
  <Characters>269786</Characters>
  <Application>Microsoft Macintosh Word</Application>
  <DocSecurity>0</DocSecurity>
  <Lines>2248</Lines>
  <Paragraphs>636</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18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436</cp:revision>
  <cp:lastPrinted>2016-06-29T12:34:00Z</cp:lastPrinted>
  <dcterms:created xsi:type="dcterms:W3CDTF">2016-05-18T10:39:00Z</dcterms:created>
  <dcterms:modified xsi:type="dcterms:W3CDTF">2016-06-30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